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F213E9" w14:textId="48C0D951" w:rsidR="00883CE9" w:rsidRPr="006119FE" w:rsidRDefault="00883CE9" w:rsidP="006119FE">
      <w:pPr>
        <w:spacing w:after="120"/>
        <w:rPr>
          <w:rFonts w:ascii="Times New Roman" w:hAnsi="Times New Roman" w:cs="Times New Roman"/>
          <w:b/>
          <w:bCs/>
          <w:sz w:val="24"/>
          <w:szCs w:val="24"/>
        </w:rPr>
      </w:pPr>
      <w:r w:rsidRPr="006119FE">
        <w:rPr>
          <w:rFonts w:ascii="Times New Roman" w:hAnsi="Times New Roman" w:cs="Times New Roman"/>
          <w:b/>
          <w:bCs/>
          <w:sz w:val="24"/>
          <w:szCs w:val="24"/>
        </w:rPr>
        <w:t>Supplementary Information-I</w:t>
      </w:r>
    </w:p>
    <w:p w14:paraId="1D2A50E6" w14:textId="563D07F5" w:rsidR="00865668" w:rsidRPr="006119FE" w:rsidRDefault="00865668" w:rsidP="006119FE">
      <w:pPr>
        <w:pStyle w:val="Heading2"/>
        <w:numPr>
          <w:ilvl w:val="1"/>
          <w:numId w:val="20"/>
        </w:numPr>
        <w:spacing w:before="0" w:after="120"/>
        <w:ind w:hanging="720"/>
        <w:rPr>
          <w:rFonts w:ascii="Times New Roman" w:hAnsi="Times New Roman" w:cs="Times New Roman"/>
          <w:color w:val="auto"/>
          <w:sz w:val="24"/>
          <w:szCs w:val="24"/>
        </w:rPr>
      </w:pPr>
      <w:r w:rsidRPr="006119FE">
        <w:rPr>
          <w:rFonts w:ascii="Times New Roman" w:hAnsi="Times New Roman" w:cs="Times New Roman"/>
          <w:color w:val="auto"/>
          <w:sz w:val="24"/>
          <w:szCs w:val="24"/>
        </w:rPr>
        <w:t>Machine Learning Method Selection</w:t>
      </w:r>
    </w:p>
    <w:p w14:paraId="1681C24D" w14:textId="2C43AD0A" w:rsidR="001E1A92" w:rsidRPr="006119FE" w:rsidRDefault="006119FE" w:rsidP="006119FE">
      <w:pPr>
        <w:pStyle w:val="NormalWeb"/>
        <w:spacing w:before="0" w:beforeAutospacing="0" w:after="120" w:afterAutospacing="0"/>
        <w:jc w:val="both"/>
      </w:pPr>
      <w:r w:rsidRPr="006119FE">
        <w:t>Thirteen machine learning algorithms, including linear, probabilistic, distance-based, tree-based, ensemble, margin-based, and neural network classifiers, were evaluated to investigate the determinants of willingness to pay (WTP) for sustainable arsenic mitigation technologies. The models were selected to represent diverse analytical paradigms capable of capturing both linear and non-linear relationships among socio-economic, behavioral, and institutional predictors. Model implementation details, key hyperparameters, and validation strategies are summarized in Table S1. All analyses were conducted in Python using the Scikit-learn framework. Hyperparameter tuning was performed using cross-validation where applicable, and model performance was evaluated using an independent test dataset.</w:t>
      </w:r>
    </w:p>
    <w:p w14:paraId="676AEA40" w14:textId="77777777" w:rsidR="001E1A92" w:rsidRDefault="001E1A92" w:rsidP="006119FE">
      <w:pPr>
        <w:spacing w:after="120" w:line="240" w:lineRule="auto"/>
        <w:rPr>
          <w:rFonts w:ascii="Times New Roman" w:eastAsia="Times New Roman" w:hAnsi="Times New Roman" w:cs="Times New Roman"/>
          <w:b/>
          <w:bCs/>
          <w:sz w:val="24"/>
          <w:szCs w:val="24"/>
        </w:rPr>
      </w:pPr>
      <w:r w:rsidRPr="006119FE">
        <w:rPr>
          <w:rFonts w:ascii="Times New Roman" w:eastAsia="Times New Roman" w:hAnsi="Times New Roman" w:cs="Times New Roman"/>
          <w:b/>
          <w:bCs/>
          <w:sz w:val="24"/>
          <w:szCs w:val="24"/>
        </w:rPr>
        <w:t>Table S1. Summary of machine learning models and implementation settings used in this study.</w:t>
      </w:r>
    </w:p>
    <w:tbl>
      <w:tblPr>
        <w:tblStyle w:val="TableGrid"/>
        <w:tblW w:w="0" w:type="auto"/>
        <w:tblLook w:val="04A0" w:firstRow="1" w:lastRow="0" w:firstColumn="1" w:lastColumn="0" w:noHBand="0" w:noVBand="1"/>
      </w:tblPr>
      <w:tblGrid>
        <w:gridCol w:w="1434"/>
        <w:gridCol w:w="1318"/>
        <w:gridCol w:w="1898"/>
        <w:gridCol w:w="2060"/>
        <w:gridCol w:w="1305"/>
        <w:gridCol w:w="1335"/>
      </w:tblGrid>
      <w:tr w:rsidR="00296B00" w:rsidRPr="00377FA1" w14:paraId="6C0ECC29" w14:textId="77777777" w:rsidTr="00296B00">
        <w:tc>
          <w:tcPr>
            <w:tcW w:w="0" w:type="auto"/>
            <w:shd w:val="clear" w:color="auto" w:fill="F2F2F2" w:themeFill="background1" w:themeFillShade="F2"/>
            <w:hideMark/>
          </w:tcPr>
          <w:p w14:paraId="1C8B00BC" w14:textId="77777777" w:rsidR="00296B00" w:rsidRPr="00772BEA" w:rsidRDefault="00296B00" w:rsidP="00296B00">
            <w:pPr>
              <w:jc w:val="center"/>
              <w:rPr>
                <w:rFonts w:ascii="Times New Roman" w:eastAsia="Times New Roman" w:hAnsi="Times New Roman" w:cs="Times New Roman"/>
                <w:b/>
                <w:bCs/>
                <w:sz w:val="24"/>
                <w:szCs w:val="24"/>
              </w:rPr>
            </w:pPr>
            <w:r w:rsidRPr="00772BEA">
              <w:rPr>
                <w:rFonts w:ascii="Times New Roman" w:eastAsia="Times New Roman" w:hAnsi="Times New Roman" w:cs="Times New Roman"/>
                <w:b/>
                <w:bCs/>
                <w:sz w:val="24"/>
                <w:szCs w:val="24"/>
              </w:rPr>
              <w:t>Category</w:t>
            </w:r>
          </w:p>
        </w:tc>
        <w:tc>
          <w:tcPr>
            <w:tcW w:w="0" w:type="auto"/>
            <w:shd w:val="clear" w:color="auto" w:fill="F2F2F2" w:themeFill="background1" w:themeFillShade="F2"/>
            <w:hideMark/>
          </w:tcPr>
          <w:p w14:paraId="1BA7F80D" w14:textId="77777777" w:rsidR="00296B00" w:rsidRPr="00772BEA" w:rsidRDefault="00296B00" w:rsidP="00296B00">
            <w:pPr>
              <w:jc w:val="center"/>
              <w:rPr>
                <w:rFonts w:ascii="Times New Roman" w:eastAsia="Times New Roman" w:hAnsi="Times New Roman" w:cs="Times New Roman"/>
                <w:b/>
                <w:bCs/>
                <w:sz w:val="24"/>
                <w:szCs w:val="24"/>
              </w:rPr>
            </w:pPr>
            <w:r w:rsidRPr="00772BEA">
              <w:rPr>
                <w:rFonts w:ascii="Times New Roman" w:eastAsia="Times New Roman" w:hAnsi="Times New Roman" w:cs="Times New Roman"/>
                <w:b/>
                <w:bCs/>
                <w:sz w:val="24"/>
                <w:szCs w:val="24"/>
              </w:rPr>
              <w:t>Model</w:t>
            </w:r>
          </w:p>
        </w:tc>
        <w:tc>
          <w:tcPr>
            <w:tcW w:w="0" w:type="auto"/>
            <w:shd w:val="clear" w:color="auto" w:fill="F2F2F2" w:themeFill="background1" w:themeFillShade="F2"/>
            <w:hideMark/>
          </w:tcPr>
          <w:p w14:paraId="15E3D6B4" w14:textId="77777777" w:rsidR="00296B00" w:rsidRPr="00772BEA" w:rsidRDefault="00296B00" w:rsidP="00296B00">
            <w:pPr>
              <w:jc w:val="center"/>
              <w:rPr>
                <w:rFonts w:ascii="Times New Roman" w:eastAsia="Times New Roman" w:hAnsi="Times New Roman" w:cs="Times New Roman"/>
                <w:b/>
                <w:bCs/>
                <w:sz w:val="24"/>
                <w:szCs w:val="24"/>
              </w:rPr>
            </w:pPr>
            <w:r w:rsidRPr="00772BEA">
              <w:rPr>
                <w:rFonts w:ascii="Times New Roman" w:eastAsia="Times New Roman" w:hAnsi="Times New Roman" w:cs="Times New Roman"/>
                <w:b/>
                <w:bCs/>
                <w:sz w:val="24"/>
                <w:szCs w:val="24"/>
              </w:rPr>
              <w:t>Rationale for Inclusion</w:t>
            </w:r>
          </w:p>
        </w:tc>
        <w:tc>
          <w:tcPr>
            <w:tcW w:w="0" w:type="auto"/>
            <w:shd w:val="clear" w:color="auto" w:fill="F2F2F2" w:themeFill="background1" w:themeFillShade="F2"/>
          </w:tcPr>
          <w:p w14:paraId="65FB52C7" w14:textId="04B87B70" w:rsidR="00296B00" w:rsidRPr="00772BEA" w:rsidRDefault="00296B00" w:rsidP="00296B00">
            <w:pPr>
              <w:jc w:val="center"/>
              <w:rPr>
                <w:rFonts w:ascii="Times New Roman" w:eastAsia="Times New Roman" w:hAnsi="Times New Roman" w:cs="Times New Roman"/>
                <w:b/>
                <w:bCs/>
                <w:sz w:val="24"/>
                <w:szCs w:val="24"/>
              </w:rPr>
            </w:pPr>
            <w:r w:rsidRPr="006119FE">
              <w:rPr>
                <w:rFonts w:ascii="Times New Roman" w:eastAsia="Times New Roman" w:hAnsi="Times New Roman" w:cs="Times New Roman"/>
                <w:b/>
                <w:bCs/>
                <w:sz w:val="24"/>
                <w:szCs w:val="24"/>
              </w:rPr>
              <w:t>Key Hyperparameters</w:t>
            </w:r>
          </w:p>
        </w:tc>
        <w:tc>
          <w:tcPr>
            <w:tcW w:w="0" w:type="auto"/>
            <w:shd w:val="clear" w:color="auto" w:fill="F2F2F2" w:themeFill="background1" w:themeFillShade="F2"/>
          </w:tcPr>
          <w:p w14:paraId="014BA00E" w14:textId="34643428" w:rsidR="00296B00" w:rsidRPr="00772BEA" w:rsidRDefault="00296B00" w:rsidP="00296B00">
            <w:pPr>
              <w:jc w:val="center"/>
              <w:rPr>
                <w:rFonts w:ascii="Times New Roman" w:eastAsia="Times New Roman" w:hAnsi="Times New Roman" w:cs="Times New Roman"/>
                <w:b/>
                <w:bCs/>
                <w:sz w:val="24"/>
                <w:szCs w:val="24"/>
              </w:rPr>
            </w:pPr>
            <w:r w:rsidRPr="006119FE">
              <w:rPr>
                <w:rFonts w:ascii="Times New Roman" w:eastAsia="Times New Roman" w:hAnsi="Times New Roman" w:cs="Times New Roman"/>
                <w:b/>
                <w:bCs/>
                <w:sz w:val="24"/>
                <w:szCs w:val="24"/>
              </w:rPr>
              <w:t>Validation Strategy</w:t>
            </w:r>
          </w:p>
        </w:tc>
        <w:tc>
          <w:tcPr>
            <w:tcW w:w="0" w:type="auto"/>
            <w:shd w:val="clear" w:color="auto" w:fill="F2F2F2" w:themeFill="background1" w:themeFillShade="F2"/>
          </w:tcPr>
          <w:p w14:paraId="60B071E8" w14:textId="469FF375" w:rsidR="00296B00" w:rsidRPr="00772BEA" w:rsidRDefault="00296B00" w:rsidP="00296B00">
            <w:pPr>
              <w:jc w:val="center"/>
              <w:rPr>
                <w:rFonts w:ascii="Times New Roman" w:eastAsia="Times New Roman" w:hAnsi="Times New Roman" w:cs="Times New Roman"/>
                <w:b/>
                <w:bCs/>
                <w:sz w:val="24"/>
                <w:szCs w:val="24"/>
              </w:rPr>
            </w:pPr>
            <w:r w:rsidRPr="00772BEA">
              <w:rPr>
                <w:rFonts w:ascii="Times New Roman" w:eastAsia="Times New Roman" w:hAnsi="Times New Roman" w:cs="Times New Roman"/>
                <w:b/>
                <w:bCs/>
                <w:sz w:val="24"/>
                <w:szCs w:val="24"/>
              </w:rPr>
              <w:t>Reference</w:t>
            </w:r>
          </w:p>
        </w:tc>
      </w:tr>
      <w:tr w:rsidR="00296B00" w:rsidRPr="00772BEA" w14:paraId="1622B6A6" w14:textId="77777777" w:rsidTr="00296B00">
        <w:tc>
          <w:tcPr>
            <w:tcW w:w="0" w:type="auto"/>
            <w:hideMark/>
          </w:tcPr>
          <w:p w14:paraId="0EBB3CE7"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Linear</w:t>
            </w:r>
          </w:p>
        </w:tc>
        <w:tc>
          <w:tcPr>
            <w:tcW w:w="0" w:type="auto"/>
            <w:hideMark/>
          </w:tcPr>
          <w:p w14:paraId="401C3512"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Logistic Regression (LR)</w:t>
            </w:r>
          </w:p>
        </w:tc>
        <w:tc>
          <w:tcPr>
            <w:tcW w:w="0" w:type="auto"/>
            <w:hideMark/>
          </w:tcPr>
          <w:p w14:paraId="152CD480"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Provides an interpretable benchmark for quantifying the influence of socio-economic, behavioral, and institutional variables on WTP decisions.</w:t>
            </w:r>
          </w:p>
        </w:tc>
        <w:tc>
          <w:tcPr>
            <w:tcW w:w="0" w:type="auto"/>
          </w:tcPr>
          <w:p w14:paraId="20B4A5F1" w14:textId="5117B584"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Penalty, C</w:t>
            </w:r>
          </w:p>
        </w:tc>
        <w:tc>
          <w:tcPr>
            <w:tcW w:w="0" w:type="auto"/>
          </w:tcPr>
          <w:p w14:paraId="5CCF3086" w14:textId="159B608C"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ross-validation</w:t>
            </w:r>
          </w:p>
        </w:tc>
        <w:tc>
          <w:tcPr>
            <w:tcW w:w="0" w:type="auto"/>
          </w:tcPr>
          <w:p w14:paraId="73E0E79F" w14:textId="468859C0"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osmer Jr&lt;/Author&gt;&lt;Year&gt;2013&lt;/Year&gt;&lt;RecNum&gt;585&lt;/RecNum&gt;&lt;DisplayText&gt;(Hosmer Jr et al., 2013)&lt;/DisplayText&gt;&lt;record&gt;&lt;rec-number&gt;585&lt;/rec-number&gt;&lt;foreign-keys&gt;&lt;key app="EN" db-id="avar9daraxfx0yet9e6505915trf5etw0pe5" timestamp="1730308692"&gt;585&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dates&gt;&lt;year&gt;2013&lt;/year&gt;&lt;/dates&gt;&lt;publisher&gt;John Wiley &amp;amp; Sons&lt;/publisher&gt;&lt;isbn&gt;111854835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6" w:tooltip="Hosmer Jr, 2013 #585" w:history="1">
              <w:r w:rsidRPr="00C1769A">
                <w:rPr>
                  <w:rStyle w:val="Hyperlink"/>
                  <w:rFonts w:ascii="Times New Roman" w:eastAsia="Times New Roman" w:hAnsi="Times New Roman" w:cs="Times New Roman"/>
                  <w:noProof/>
                  <w:sz w:val="24"/>
                  <w:szCs w:val="24"/>
                </w:rPr>
                <w:t>Hosmer Jr et al., 2013</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296B00" w:rsidRPr="00772BEA" w14:paraId="7E4F210E" w14:textId="77777777" w:rsidTr="00296B00">
        <w:tc>
          <w:tcPr>
            <w:tcW w:w="0" w:type="auto"/>
            <w:hideMark/>
          </w:tcPr>
          <w:p w14:paraId="4CC5C9C2"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Linear</w:t>
            </w:r>
          </w:p>
        </w:tc>
        <w:tc>
          <w:tcPr>
            <w:tcW w:w="0" w:type="auto"/>
            <w:hideMark/>
          </w:tcPr>
          <w:p w14:paraId="5AD9EDF1"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Logistic Regression with Cross-Validation (LRCV)</w:t>
            </w:r>
          </w:p>
        </w:tc>
        <w:tc>
          <w:tcPr>
            <w:tcW w:w="0" w:type="auto"/>
            <w:hideMark/>
          </w:tcPr>
          <w:p w14:paraId="758A27EA"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Evaluates whether regularization and automated parameter tuning improve the robustness and generalizability of WTP prediction.</w:t>
            </w:r>
          </w:p>
        </w:tc>
        <w:tc>
          <w:tcPr>
            <w:tcW w:w="0" w:type="auto"/>
          </w:tcPr>
          <w:p w14:paraId="620611BF" w14:textId="7E900F21"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Penalty, CV folds</w:t>
            </w:r>
          </w:p>
        </w:tc>
        <w:tc>
          <w:tcPr>
            <w:tcW w:w="0" w:type="auto"/>
          </w:tcPr>
          <w:p w14:paraId="030B7201" w14:textId="77A14DF6"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Internal CV</w:t>
            </w:r>
          </w:p>
        </w:tc>
        <w:tc>
          <w:tcPr>
            <w:tcW w:w="0" w:type="auto"/>
          </w:tcPr>
          <w:p w14:paraId="502A3564" w14:textId="7B229E10"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osmer Jr&lt;/Author&gt;&lt;Year&gt;2013&lt;/Year&gt;&lt;RecNum&gt;585&lt;/RecNum&gt;&lt;DisplayText&gt;(Hosmer Jr et al., 2013)&lt;/DisplayText&gt;&lt;record&gt;&lt;rec-number&gt;585&lt;/rec-number&gt;&lt;foreign-keys&gt;&lt;key app="EN" db-id="avar9daraxfx0yet9e6505915trf5etw0pe5" timestamp="1730308692"&gt;585&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dates&gt;&lt;year&gt;2013&lt;/year&gt;&lt;/dates&gt;&lt;publisher&gt;John Wiley &amp;amp; Sons&lt;/publisher&gt;&lt;isbn&gt;111854835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6" w:tooltip="Hosmer Jr, 2013 #585" w:history="1">
              <w:r w:rsidRPr="00C1769A">
                <w:rPr>
                  <w:rStyle w:val="Hyperlink"/>
                  <w:rFonts w:ascii="Times New Roman" w:eastAsia="Times New Roman" w:hAnsi="Times New Roman" w:cs="Times New Roman"/>
                  <w:noProof/>
                  <w:sz w:val="24"/>
                  <w:szCs w:val="24"/>
                </w:rPr>
                <w:t>Hosmer Jr et al., 2013</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296B00" w:rsidRPr="00772BEA" w14:paraId="67251BDE" w14:textId="77777777" w:rsidTr="00296B00">
        <w:tc>
          <w:tcPr>
            <w:tcW w:w="0" w:type="auto"/>
            <w:hideMark/>
          </w:tcPr>
          <w:p w14:paraId="3CB40D39"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Probabilistic</w:t>
            </w:r>
          </w:p>
        </w:tc>
        <w:tc>
          <w:tcPr>
            <w:tcW w:w="0" w:type="auto"/>
            <w:hideMark/>
          </w:tcPr>
          <w:p w14:paraId="626C165A"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Gaussian Naïve Bayes (GNB)</w:t>
            </w:r>
          </w:p>
        </w:tc>
        <w:tc>
          <w:tcPr>
            <w:tcW w:w="0" w:type="auto"/>
            <w:hideMark/>
          </w:tcPr>
          <w:p w14:paraId="67A261F2"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 xml:space="preserve">Serves as a computationally efficient probabilistic baseline for estimating household WTP based on conditional </w:t>
            </w:r>
            <w:r w:rsidRPr="00772BEA">
              <w:rPr>
                <w:rFonts w:ascii="Times New Roman" w:eastAsia="Times New Roman" w:hAnsi="Times New Roman" w:cs="Times New Roman"/>
                <w:sz w:val="24"/>
                <w:szCs w:val="24"/>
              </w:rPr>
              <w:lastRenderedPageBreak/>
              <w:t>probability relationships among predictors.</w:t>
            </w:r>
          </w:p>
        </w:tc>
        <w:tc>
          <w:tcPr>
            <w:tcW w:w="0" w:type="auto"/>
          </w:tcPr>
          <w:p w14:paraId="44F927E0" w14:textId="70E800B2"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lastRenderedPageBreak/>
              <w:t>Default settings</w:t>
            </w:r>
          </w:p>
        </w:tc>
        <w:tc>
          <w:tcPr>
            <w:tcW w:w="0" w:type="auto"/>
          </w:tcPr>
          <w:p w14:paraId="3B14EDB6" w14:textId="0F6F8F59"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Train-test split</w:t>
            </w:r>
          </w:p>
        </w:tc>
        <w:tc>
          <w:tcPr>
            <w:tcW w:w="0" w:type="auto"/>
          </w:tcPr>
          <w:p w14:paraId="5B94664A" w14:textId="3CD2E31D"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ang&lt;/Author&gt;&lt;Year&gt;2004&lt;/Year&gt;&lt;RecNum&gt;824&lt;/RecNum&gt;&lt;DisplayText&gt;(Zhang, 2004)&lt;/DisplayText&gt;&lt;record&gt;&lt;rec-number&gt;824&lt;/rec-number&gt;&lt;foreign-keys&gt;&lt;key app="EN" db-id="avar9daraxfx0yet9e6505915trf5etw0pe5" timestamp="1775926437"&gt;824&lt;/key&gt;&lt;/foreign-keys&gt;&lt;ref-type name="Journal Article"&gt;17&lt;/ref-type&gt;&lt;contributors&gt;&lt;authors&gt;&lt;author&gt;Zhang, Harry&lt;/author&gt;&lt;/authors&gt;&lt;/contributors&gt;&lt;titles&gt;&lt;title&gt;The optimality of naive Bayes&lt;/title&gt;&lt;secondary-title&gt;Aa&lt;/secondary-title&gt;&lt;/titles&gt;&lt;periodical&gt;&lt;full-title&gt;Aa&lt;/full-title&gt;&lt;/periodical&gt;&lt;pages&gt;3&lt;/pages&gt;&lt;volume&gt;1&lt;/volume&gt;&lt;number&gt;2&lt;/number&gt;&lt;dates&gt;&lt;year&gt;200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2" w:tooltip="Zhang, 2004 #824" w:history="1">
              <w:r w:rsidRPr="00C1769A">
                <w:rPr>
                  <w:rStyle w:val="Hyperlink"/>
                  <w:rFonts w:ascii="Times New Roman" w:eastAsia="Times New Roman" w:hAnsi="Times New Roman" w:cs="Times New Roman"/>
                  <w:noProof/>
                  <w:sz w:val="24"/>
                  <w:szCs w:val="24"/>
                </w:rPr>
                <w:t>Zhang, 2004</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296B00" w:rsidRPr="00772BEA" w14:paraId="23CD4CE2" w14:textId="77777777" w:rsidTr="00296B00">
        <w:tc>
          <w:tcPr>
            <w:tcW w:w="0" w:type="auto"/>
            <w:hideMark/>
          </w:tcPr>
          <w:p w14:paraId="15AAFE93"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Distance-Based</w:t>
            </w:r>
          </w:p>
        </w:tc>
        <w:tc>
          <w:tcPr>
            <w:tcW w:w="0" w:type="auto"/>
            <w:hideMark/>
          </w:tcPr>
          <w:p w14:paraId="5BF50898"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K-Nearest Neighbors (KNN)</w:t>
            </w:r>
          </w:p>
        </w:tc>
        <w:tc>
          <w:tcPr>
            <w:tcW w:w="0" w:type="auto"/>
            <w:hideMark/>
          </w:tcPr>
          <w:p w14:paraId="62579C16"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Assesses whether households with similar socio-economic and behavioral characteristics exhibit similar WTP behavior.</w:t>
            </w:r>
          </w:p>
        </w:tc>
        <w:tc>
          <w:tcPr>
            <w:tcW w:w="0" w:type="auto"/>
          </w:tcPr>
          <w:p w14:paraId="117DCACF" w14:textId="511CF140"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k neighbors</w:t>
            </w:r>
          </w:p>
        </w:tc>
        <w:tc>
          <w:tcPr>
            <w:tcW w:w="0" w:type="auto"/>
          </w:tcPr>
          <w:p w14:paraId="18ABAAD3" w14:textId="5E5FF519"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Train-test split</w:t>
            </w:r>
          </w:p>
        </w:tc>
        <w:tc>
          <w:tcPr>
            <w:tcW w:w="0" w:type="auto"/>
          </w:tcPr>
          <w:p w14:paraId="560BF545" w14:textId="2521165D"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terson&lt;/Author&gt;&lt;Year&gt;2009&lt;/Year&gt;&lt;RecNum&gt;825&lt;/RecNum&gt;&lt;DisplayText&gt;(Peterson, 2009)&lt;/DisplayText&gt;&lt;record&gt;&lt;rec-number&gt;825&lt;/rec-number&gt;&lt;foreign-keys&gt;&lt;key app="EN" db-id="avar9daraxfx0yet9e6505915trf5etw0pe5" timestamp="1775926551"&gt;825&lt;/key&gt;&lt;/foreign-keys&gt;&lt;ref-type name="Journal Article"&gt;17&lt;/ref-type&gt;&lt;contributors&gt;&lt;authors&gt;&lt;author&gt;Peterson, Leif E&lt;/author&gt;&lt;/authors&gt;&lt;/contributors&gt;&lt;titles&gt;&lt;title&gt;K-nearest neighbor&lt;/title&gt;&lt;secondary-title&gt;Scholarpedia&lt;/secondary-title&gt;&lt;/titles&gt;&lt;periodical&gt;&lt;full-title&gt;Scholarpedia&lt;/full-title&gt;&lt;/periodical&gt;&lt;pages&gt;1883&lt;/pages&gt;&lt;volume&gt;4&lt;/volume&gt;&lt;number&gt;2&lt;/number&gt;&lt;dates&gt;&lt;year&gt;2009&lt;/year&gt;&lt;/dates&gt;&lt;isbn&gt;1941-601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8" w:tooltip="Peterson, 2009 #825" w:history="1">
              <w:r w:rsidRPr="00C1769A">
                <w:rPr>
                  <w:rStyle w:val="Hyperlink"/>
                  <w:rFonts w:ascii="Times New Roman" w:eastAsia="Times New Roman" w:hAnsi="Times New Roman" w:cs="Times New Roman"/>
                  <w:noProof/>
                  <w:sz w:val="24"/>
                  <w:szCs w:val="24"/>
                </w:rPr>
                <w:t>Peterson, 2009</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296B00" w:rsidRPr="00772BEA" w14:paraId="56779F2E" w14:textId="77777777" w:rsidTr="00296B00">
        <w:tc>
          <w:tcPr>
            <w:tcW w:w="0" w:type="auto"/>
            <w:hideMark/>
          </w:tcPr>
          <w:p w14:paraId="160B3466"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Tree-Based</w:t>
            </w:r>
          </w:p>
        </w:tc>
        <w:tc>
          <w:tcPr>
            <w:tcW w:w="0" w:type="auto"/>
            <w:hideMark/>
          </w:tcPr>
          <w:p w14:paraId="46E5ECAB"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Decision Tree (DT)</w:t>
            </w:r>
          </w:p>
        </w:tc>
        <w:tc>
          <w:tcPr>
            <w:tcW w:w="0" w:type="auto"/>
            <w:hideMark/>
          </w:tcPr>
          <w:p w14:paraId="7DB53E20"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Identifies hierarchical and rule-based decision structures underlying household WTP behavior.</w:t>
            </w:r>
          </w:p>
        </w:tc>
        <w:tc>
          <w:tcPr>
            <w:tcW w:w="0" w:type="auto"/>
          </w:tcPr>
          <w:p w14:paraId="4AD60723" w14:textId="47449912"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max_depth, min_samples_split</w:t>
            </w:r>
          </w:p>
        </w:tc>
        <w:tc>
          <w:tcPr>
            <w:tcW w:w="0" w:type="auto"/>
          </w:tcPr>
          <w:p w14:paraId="7EADB2A6" w14:textId="2DB11311"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Train-test split</w:t>
            </w:r>
          </w:p>
        </w:tc>
        <w:tc>
          <w:tcPr>
            <w:tcW w:w="0" w:type="auto"/>
          </w:tcPr>
          <w:p w14:paraId="2D1D41F2" w14:textId="015DDDE3"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uinlan&lt;/Author&gt;&lt;Year&gt;1986&lt;/Year&gt;&lt;RecNum&gt;822&lt;/RecNum&gt;&lt;DisplayText&gt;(Quinlan, 1986)&lt;/DisplayText&gt;&lt;record&gt;&lt;rec-number&gt;822&lt;/rec-number&gt;&lt;foreign-keys&gt;&lt;key app="EN" db-id="avar9daraxfx0yet9e6505915trf5etw0pe5" timestamp="1775926302"&gt;822&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9" w:tooltip="Quinlan, 1986 #822" w:history="1">
              <w:r w:rsidRPr="00C1769A">
                <w:rPr>
                  <w:rStyle w:val="Hyperlink"/>
                  <w:rFonts w:ascii="Times New Roman" w:eastAsia="Times New Roman" w:hAnsi="Times New Roman" w:cs="Times New Roman"/>
                  <w:noProof/>
                  <w:sz w:val="24"/>
                  <w:szCs w:val="24"/>
                </w:rPr>
                <w:t>Quinlan, 1986</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296B00" w:rsidRPr="00772BEA" w14:paraId="3487681C" w14:textId="77777777" w:rsidTr="00296B00">
        <w:tc>
          <w:tcPr>
            <w:tcW w:w="0" w:type="auto"/>
            <w:hideMark/>
          </w:tcPr>
          <w:p w14:paraId="46227F61"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Ensemble</w:t>
            </w:r>
          </w:p>
        </w:tc>
        <w:tc>
          <w:tcPr>
            <w:tcW w:w="0" w:type="auto"/>
            <w:hideMark/>
          </w:tcPr>
          <w:p w14:paraId="347D73A5"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Bagging</w:t>
            </w:r>
          </w:p>
        </w:tc>
        <w:tc>
          <w:tcPr>
            <w:tcW w:w="0" w:type="auto"/>
            <w:hideMark/>
          </w:tcPr>
          <w:p w14:paraId="4BCA5EC0"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Reduces prediction variance and improves model stability in heterogeneous household datasets.</w:t>
            </w:r>
          </w:p>
        </w:tc>
        <w:tc>
          <w:tcPr>
            <w:tcW w:w="0" w:type="auto"/>
          </w:tcPr>
          <w:p w14:paraId="1C4229DE" w14:textId="6A8211AA"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n_estimators</w:t>
            </w:r>
          </w:p>
        </w:tc>
        <w:tc>
          <w:tcPr>
            <w:tcW w:w="0" w:type="auto"/>
          </w:tcPr>
          <w:p w14:paraId="189CC703" w14:textId="1AEC8B9D"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ross-validation</w:t>
            </w:r>
          </w:p>
        </w:tc>
        <w:tc>
          <w:tcPr>
            <w:tcW w:w="0" w:type="auto"/>
          </w:tcPr>
          <w:p w14:paraId="2DA1D57A" w14:textId="601F005C"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reiman&lt;/Author&gt;&lt;Year&gt;1996&lt;/Year&gt;&lt;RecNum&gt;821&lt;/RecNum&gt;&lt;DisplayText&gt;(Breiman, 1996)&lt;/DisplayText&gt;&lt;record&gt;&lt;rec-number&gt;821&lt;/rec-number&gt;&lt;foreign-keys&gt;&lt;key app="EN" db-id="avar9daraxfx0yet9e6505915trf5etw0pe5" timestamp="1775926227"&gt;821&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number&gt;2&lt;/number&gt;&lt;dates&gt;&lt;year&gt;1996&lt;/year&gt;&lt;/dates&gt;&lt;isbn&gt;0885-612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 w:tooltip="Breiman, 1996 #821" w:history="1">
              <w:r w:rsidRPr="00C1769A">
                <w:rPr>
                  <w:rStyle w:val="Hyperlink"/>
                  <w:rFonts w:ascii="Times New Roman" w:eastAsia="Times New Roman" w:hAnsi="Times New Roman" w:cs="Times New Roman"/>
                  <w:noProof/>
                  <w:sz w:val="24"/>
                  <w:szCs w:val="24"/>
                </w:rPr>
                <w:t>Breiman, 1996</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296B00" w:rsidRPr="00772BEA" w14:paraId="79CC24BC" w14:textId="77777777" w:rsidTr="00296B00">
        <w:tc>
          <w:tcPr>
            <w:tcW w:w="0" w:type="auto"/>
            <w:hideMark/>
          </w:tcPr>
          <w:p w14:paraId="49B1DC41"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Ensemble</w:t>
            </w:r>
          </w:p>
        </w:tc>
        <w:tc>
          <w:tcPr>
            <w:tcW w:w="0" w:type="auto"/>
            <w:hideMark/>
          </w:tcPr>
          <w:p w14:paraId="475B7A89" w14:textId="77777777"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Random Forest (RF)</w:t>
            </w:r>
          </w:p>
        </w:tc>
        <w:tc>
          <w:tcPr>
            <w:tcW w:w="0" w:type="auto"/>
            <w:hideMark/>
          </w:tcPr>
          <w:p w14:paraId="1B78BA34" w14:textId="560C47EE" w:rsidR="00296B00" w:rsidRPr="00772BEA" w:rsidRDefault="00296B00" w:rsidP="00296B00">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Captures complex interactions and non</w:t>
            </w:r>
            <w:r>
              <w:rPr>
                <w:rFonts w:ascii="Times New Roman" w:eastAsia="Times New Roman" w:hAnsi="Times New Roman" w:cs="Times New Roman"/>
                <w:sz w:val="24"/>
                <w:szCs w:val="24"/>
              </w:rPr>
              <w:t>-</w:t>
            </w:r>
            <w:r w:rsidRPr="00772BEA">
              <w:rPr>
                <w:rFonts w:ascii="Times New Roman" w:eastAsia="Times New Roman" w:hAnsi="Times New Roman" w:cs="Times New Roman"/>
                <w:sz w:val="24"/>
                <w:szCs w:val="24"/>
              </w:rPr>
              <w:t xml:space="preserve">linear relationships while improving predictive robustness </w:t>
            </w:r>
            <w:r>
              <w:rPr>
                <w:rFonts w:ascii="Times New Roman" w:eastAsia="Times New Roman" w:hAnsi="Times New Roman" w:cs="Times New Roman"/>
                <w:sz w:val="24"/>
                <w:szCs w:val="24"/>
              </w:rPr>
              <w:t>by aggregating</w:t>
            </w:r>
            <w:r w:rsidRPr="00772BEA">
              <w:rPr>
                <w:rFonts w:ascii="Times New Roman" w:eastAsia="Times New Roman" w:hAnsi="Times New Roman" w:cs="Times New Roman"/>
                <w:sz w:val="24"/>
                <w:szCs w:val="24"/>
              </w:rPr>
              <w:t xml:space="preserve"> multiple decision trees.</w:t>
            </w:r>
          </w:p>
        </w:tc>
        <w:tc>
          <w:tcPr>
            <w:tcW w:w="0" w:type="auto"/>
          </w:tcPr>
          <w:p w14:paraId="6E475539" w14:textId="33175925"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n_estimators, max_depth</w:t>
            </w:r>
          </w:p>
        </w:tc>
        <w:tc>
          <w:tcPr>
            <w:tcW w:w="0" w:type="auto"/>
          </w:tcPr>
          <w:p w14:paraId="70119C81" w14:textId="21C3AF6B" w:rsidR="00296B00" w:rsidRDefault="00296B00" w:rsidP="00296B00">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ross-validation</w:t>
            </w:r>
          </w:p>
        </w:tc>
        <w:tc>
          <w:tcPr>
            <w:tcW w:w="0" w:type="auto"/>
          </w:tcPr>
          <w:p w14:paraId="018C2DF8" w14:textId="022AF22F" w:rsidR="00296B00" w:rsidRPr="00772BEA" w:rsidRDefault="00296B00" w:rsidP="00296B0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reiman&lt;/Author&gt;&lt;Year&gt;2001&lt;/Year&gt;&lt;RecNum&gt;398&lt;/RecNum&gt;&lt;DisplayText&gt;(Breiman, 2001; Pedregosa et al., 2011)&lt;/DisplayText&gt;&lt;record&gt;&lt;rec-number&gt;398&lt;/rec-number&gt;&lt;foreign-keys&gt;&lt;key app="EN" db-id="avar9daraxfx0yet9e6505915trf5etw0pe5" timestamp="1725769340"&gt;39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isbn&gt;0885-6125&lt;/isbn&gt;&lt;urls&gt;&lt;/urls&gt;&lt;/record&gt;&lt;/Cite&gt;&lt;Cite&gt;&lt;Author&gt;Pedregosa&lt;/Author&gt;&lt;Year&gt;2011&lt;/Year&gt;&lt;RecNum&gt;399&lt;/RecNum&gt;&lt;record&gt;&lt;rec-number&gt;399&lt;/rec-number&gt;&lt;foreign-keys&gt;&lt;key app="EN" db-id="avar9daraxfx0yet9e6505915trf5etw0pe5" timestamp="1725769478"&gt;399&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2" w:tooltip="Breiman, 2001 #398" w:history="1">
              <w:r w:rsidRPr="00C1769A">
                <w:rPr>
                  <w:rStyle w:val="Hyperlink"/>
                  <w:rFonts w:ascii="Times New Roman" w:eastAsia="Times New Roman" w:hAnsi="Times New Roman" w:cs="Times New Roman"/>
                  <w:noProof/>
                  <w:sz w:val="24"/>
                  <w:szCs w:val="24"/>
                </w:rPr>
                <w:t>Breiman, 2001</w:t>
              </w:r>
            </w:hyperlink>
            <w:r>
              <w:rPr>
                <w:rFonts w:ascii="Times New Roman" w:eastAsia="Times New Roman" w:hAnsi="Times New Roman" w:cs="Times New Roman"/>
                <w:noProof/>
                <w:sz w:val="24"/>
                <w:szCs w:val="24"/>
              </w:rPr>
              <w:t xml:space="preserve">; </w:t>
            </w:r>
            <w:hyperlink w:anchor="_ENREF_7" w:tooltip="Pedregosa, 2011 #399" w:history="1">
              <w:r w:rsidRPr="00C1769A">
                <w:rPr>
                  <w:rStyle w:val="Hyperlink"/>
                  <w:rFonts w:ascii="Times New Roman" w:eastAsia="Times New Roman" w:hAnsi="Times New Roman" w:cs="Times New Roman"/>
                  <w:noProof/>
                  <w:sz w:val="24"/>
                  <w:szCs w:val="24"/>
                </w:rPr>
                <w:t>Pedregosa et al., 2011</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C1769A" w:rsidRPr="00772BEA" w14:paraId="6D8FBDA9" w14:textId="77777777" w:rsidTr="00296B00">
        <w:tc>
          <w:tcPr>
            <w:tcW w:w="0" w:type="auto"/>
            <w:hideMark/>
          </w:tcPr>
          <w:p w14:paraId="27AA2F7E"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Ensemble</w:t>
            </w:r>
          </w:p>
        </w:tc>
        <w:tc>
          <w:tcPr>
            <w:tcW w:w="0" w:type="auto"/>
            <w:hideMark/>
          </w:tcPr>
          <w:p w14:paraId="46ECC911"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AdaBoost (AB)</w:t>
            </w:r>
          </w:p>
        </w:tc>
        <w:tc>
          <w:tcPr>
            <w:tcW w:w="0" w:type="auto"/>
            <w:hideMark/>
          </w:tcPr>
          <w:p w14:paraId="04EA7848"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 xml:space="preserve">Evaluates whether sequential learning can improve classification by </w:t>
            </w:r>
            <w:r w:rsidRPr="00772BEA">
              <w:rPr>
                <w:rFonts w:ascii="Times New Roman" w:eastAsia="Times New Roman" w:hAnsi="Times New Roman" w:cs="Times New Roman"/>
                <w:sz w:val="24"/>
                <w:szCs w:val="24"/>
              </w:rPr>
              <w:lastRenderedPageBreak/>
              <w:t>focusing on households that are difficult to classify.</w:t>
            </w:r>
          </w:p>
        </w:tc>
        <w:tc>
          <w:tcPr>
            <w:tcW w:w="0" w:type="auto"/>
          </w:tcPr>
          <w:p w14:paraId="4E27E811" w14:textId="38F1B5D5"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lastRenderedPageBreak/>
              <w:t>n_estimators, learning_rate</w:t>
            </w:r>
          </w:p>
        </w:tc>
        <w:tc>
          <w:tcPr>
            <w:tcW w:w="0" w:type="auto"/>
          </w:tcPr>
          <w:p w14:paraId="249C98A7" w14:textId="2BD97E6D"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ross-validation</w:t>
            </w:r>
          </w:p>
        </w:tc>
        <w:tc>
          <w:tcPr>
            <w:tcW w:w="0" w:type="auto"/>
          </w:tcPr>
          <w:p w14:paraId="3215133C" w14:textId="6317F218" w:rsidR="00C1769A" w:rsidRPr="00772BEA" w:rsidRDefault="00C1769A" w:rsidP="00C1769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eund&lt;/Author&gt;&lt;Year&gt;1997&lt;/Year&gt;&lt;RecNum&gt;820&lt;/RecNum&gt;&lt;DisplayText&gt;(Freund and Schapire, 1997)&lt;/DisplayText&gt;&lt;record&gt;&lt;rec-number&gt;820&lt;/rec-number&gt;&lt;foreign-keys&gt;&lt;key app="EN" db-id="avar9daraxfx0yet9e6505915trf5etw0pe5" timestamp="1775926156"&gt;820&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4" w:tooltip="Freund, 1997 #820" w:history="1">
              <w:r w:rsidRPr="00C1769A">
                <w:rPr>
                  <w:rStyle w:val="Hyperlink"/>
                  <w:rFonts w:ascii="Times New Roman" w:eastAsia="Times New Roman" w:hAnsi="Times New Roman" w:cs="Times New Roman"/>
                  <w:noProof/>
                  <w:sz w:val="24"/>
                  <w:szCs w:val="24"/>
                </w:rPr>
                <w:t>Freund and Schapire, 1997</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C1769A" w:rsidRPr="00772BEA" w14:paraId="27541054" w14:textId="77777777" w:rsidTr="00296B00">
        <w:tc>
          <w:tcPr>
            <w:tcW w:w="0" w:type="auto"/>
            <w:hideMark/>
          </w:tcPr>
          <w:p w14:paraId="3E6BE691"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Ensemble</w:t>
            </w:r>
          </w:p>
        </w:tc>
        <w:tc>
          <w:tcPr>
            <w:tcW w:w="0" w:type="auto"/>
            <w:hideMark/>
          </w:tcPr>
          <w:p w14:paraId="4C79315A"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Gradient Boosting (GB)</w:t>
            </w:r>
          </w:p>
        </w:tc>
        <w:tc>
          <w:tcPr>
            <w:tcW w:w="0" w:type="auto"/>
            <w:hideMark/>
          </w:tcPr>
          <w:p w14:paraId="60671A04" w14:textId="30305465"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Captures complex non</w:t>
            </w:r>
            <w:r>
              <w:rPr>
                <w:rFonts w:ascii="Times New Roman" w:eastAsia="Times New Roman" w:hAnsi="Times New Roman" w:cs="Times New Roman"/>
                <w:sz w:val="24"/>
                <w:szCs w:val="24"/>
              </w:rPr>
              <w:t>-</w:t>
            </w:r>
            <w:r w:rsidRPr="00772BEA">
              <w:rPr>
                <w:rFonts w:ascii="Times New Roman" w:eastAsia="Times New Roman" w:hAnsi="Times New Roman" w:cs="Times New Roman"/>
                <w:sz w:val="24"/>
                <w:szCs w:val="24"/>
              </w:rPr>
              <w:t>linear patterns and incremental improvements in prediction by sequentially correcting model errors.</w:t>
            </w:r>
          </w:p>
        </w:tc>
        <w:tc>
          <w:tcPr>
            <w:tcW w:w="0" w:type="auto"/>
          </w:tcPr>
          <w:p w14:paraId="22A9152C" w14:textId="681318BE"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n_estimators, learning_rate</w:t>
            </w:r>
          </w:p>
        </w:tc>
        <w:tc>
          <w:tcPr>
            <w:tcW w:w="0" w:type="auto"/>
          </w:tcPr>
          <w:p w14:paraId="557FBC40" w14:textId="3FA90CF6"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ross-validation</w:t>
            </w:r>
          </w:p>
        </w:tc>
        <w:tc>
          <w:tcPr>
            <w:tcW w:w="0" w:type="auto"/>
          </w:tcPr>
          <w:p w14:paraId="6E5E00DD" w14:textId="070A523E" w:rsidR="00C1769A" w:rsidRPr="00772BEA" w:rsidRDefault="00C1769A" w:rsidP="00C1769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iedman&lt;/Author&gt;&lt;Year&gt;2001&lt;/Year&gt;&lt;RecNum&gt;823&lt;/RecNum&gt;&lt;DisplayText&gt;(Friedman, 2001)&lt;/DisplayText&gt;&lt;record&gt;&lt;rec-number&gt;823&lt;/rec-number&gt;&lt;foreign-keys&gt;&lt;key app="EN" db-id="avar9daraxfx0yet9e6505915trf5etw0pe5" timestamp="1775926364"&gt;82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5" w:tooltip="Friedman, 2001 #823" w:history="1">
              <w:r w:rsidRPr="00C1769A">
                <w:rPr>
                  <w:rStyle w:val="Hyperlink"/>
                  <w:rFonts w:ascii="Times New Roman" w:eastAsia="Times New Roman" w:hAnsi="Times New Roman" w:cs="Times New Roman"/>
                  <w:noProof/>
                  <w:sz w:val="24"/>
                  <w:szCs w:val="24"/>
                </w:rPr>
                <w:t>Friedman, 2001</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C1769A" w:rsidRPr="00772BEA" w14:paraId="1C584427" w14:textId="77777777" w:rsidTr="00296B00">
        <w:tc>
          <w:tcPr>
            <w:tcW w:w="0" w:type="auto"/>
            <w:hideMark/>
          </w:tcPr>
          <w:p w14:paraId="5F032BAC"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Margin-Based</w:t>
            </w:r>
          </w:p>
        </w:tc>
        <w:tc>
          <w:tcPr>
            <w:tcW w:w="0" w:type="auto"/>
            <w:hideMark/>
          </w:tcPr>
          <w:p w14:paraId="17AF586D"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Linear Support Vector Classifier (LSVC)</w:t>
            </w:r>
          </w:p>
        </w:tc>
        <w:tc>
          <w:tcPr>
            <w:tcW w:w="0" w:type="auto"/>
            <w:hideMark/>
          </w:tcPr>
          <w:p w14:paraId="3CE01980"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Identifies optimal linear decision boundaries in high-dimensional socio-economic and behavioral datasets.</w:t>
            </w:r>
          </w:p>
        </w:tc>
        <w:tc>
          <w:tcPr>
            <w:tcW w:w="0" w:type="auto"/>
          </w:tcPr>
          <w:p w14:paraId="08341220" w14:textId="2641FCF5"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w:t>
            </w:r>
          </w:p>
        </w:tc>
        <w:tc>
          <w:tcPr>
            <w:tcW w:w="0" w:type="auto"/>
          </w:tcPr>
          <w:p w14:paraId="79E02F5A" w14:textId="4C921ABF"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Train-test split</w:t>
            </w:r>
          </w:p>
        </w:tc>
        <w:tc>
          <w:tcPr>
            <w:tcW w:w="0" w:type="auto"/>
          </w:tcPr>
          <w:p w14:paraId="7C3F1D69" w14:textId="65E6E673" w:rsidR="00C1769A" w:rsidRPr="00772BEA" w:rsidRDefault="00C1769A" w:rsidP="00C1769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rtes&lt;/Author&gt;&lt;Year&gt;1995&lt;/Year&gt;&lt;RecNum&gt;833&lt;/RecNum&gt;&lt;DisplayText&gt;(Cortes and Vapnik, 1995)&lt;/DisplayText&gt;&lt;record&gt;&lt;rec-number&gt;833&lt;/rec-number&gt;&lt;foreign-keys&gt;&lt;key app="EN" db-id="avar9daraxfx0yet9e6505915trf5etw0pe5" timestamp="1775986875"&gt;83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3" w:tooltip="Cortes, 1995 #833" w:history="1">
              <w:r w:rsidRPr="00C1769A">
                <w:rPr>
                  <w:rStyle w:val="Hyperlink"/>
                  <w:rFonts w:ascii="Times New Roman" w:eastAsia="Times New Roman" w:hAnsi="Times New Roman" w:cs="Times New Roman"/>
                  <w:noProof/>
                  <w:sz w:val="24"/>
                  <w:szCs w:val="24"/>
                </w:rPr>
                <w:t>Cortes and Vapnik, 1995</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C1769A" w:rsidRPr="00772BEA" w14:paraId="2B73F97B" w14:textId="77777777" w:rsidTr="00296B00">
        <w:tc>
          <w:tcPr>
            <w:tcW w:w="0" w:type="auto"/>
            <w:hideMark/>
          </w:tcPr>
          <w:p w14:paraId="013B3B27"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Margin-Based</w:t>
            </w:r>
          </w:p>
        </w:tc>
        <w:tc>
          <w:tcPr>
            <w:tcW w:w="0" w:type="auto"/>
            <w:hideMark/>
          </w:tcPr>
          <w:p w14:paraId="5858F65F"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Support Vector Classifier (SVC)</w:t>
            </w:r>
          </w:p>
        </w:tc>
        <w:tc>
          <w:tcPr>
            <w:tcW w:w="0" w:type="auto"/>
            <w:hideMark/>
          </w:tcPr>
          <w:p w14:paraId="67F084FC" w14:textId="492285DA"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Models’ non</w:t>
            </w:r>
            <w:r>
              <w:rPr>
                <w:rFonts w:ascii="Times New Roman" w:eastAsia="Times New Roman" w:hAnsi="Times New Roman" w:cs="Times New Roman"/>
                <w:sz w:val="24"/>
                <w:szCs w:val="24"/>
              </w:rPr>
              <w:t>-</w:t>
            </w:r>
            <w:r w:rsidRPr="00772BEA">
              <w:rPr>
                <w:rFonts w:ascii="Times New Roman" w:eastAsia="Times New Roman" w:hAnsi="Times New Roman" w:cs="Times New Roman"/>
                <w:sz w:val="24"/>
                <w:szCs w:val="24"/>
              </w:rPr>
              <w:t>linear decision boundaries using kernel transformations to capture complex interactions among predictors.</w:t>
            </w:r>
          </w:p>
        </w:tc>
        <w:tc>
          <w:tcPr>
            <w:tcW w:w="0" w:type="auto"/>
          </w:tcPr>
          <w:p w14:paraId="5807CC69" w14:textId="40AD1C2E"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Kernel, C, gamma</w:t>
            </w:r>
          </w:p>
        </w:tc>
        <w:tc>
          <w:tcPr>
            <w:tcW w:w="0" w:type="auto"/>
          </w:tcPr>
          <w:p w14:paraId="267B417A" w14:textId="4C1EE30F"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Train-test split</w:t>
            </w:r>
          </w:p>
        </w:tc>
        <w:tc>
          <w:tcPr>
            <w:tcW w:w="0" w:type="auto"/>
          </w:tcPr>
          <w:p w14:paraId="112AA120" w14:textId="7CD74229" w:rsidR="00C1769A" w:rsidRPr="00772BEA" w:rsidRDefault="00C1769A" w:rsidP="00C1769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rtes&lt;/Author&gt;&lt;Year&gt;1995&lt;/Year&gt;&lt;RecNum&gt;833&lt;/RecNum&gt;&lt;DisplayText&gt;(Cortes and Vapnik, 1995)&lt;/DisplayText&gt;&lt;record&gt;&lt;rec-number&gt;833&lt;/rec-number&gt;&lt;foreign-keys&gt;&lt;key app="EN" db-id="avar9daraxfx0yet9e6505915trf5etw0pe5" timestamp="1775986875"&gt;83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3" w:tooltip="Cortes, 1995 #833" w:history="1">
              <w:r w:rsidRPr="00C1769A">
                <w:rPr>
                  <w:rStyle w:val="Hyperlink"/>
                  <w:rFonts w:ascii="Times New Roman" w:eastAsia="Times New Roman" w:hAnsi="Times New Roman" w:cs="Times New Roman"/>
                  <w:noProof/>
                  <w:sz w:val="24"/>
                  <w:szCs w:val="24"/>
                </w:rPr>
                <w:t>Cortes and Vapnik, 1995</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C1769A" w:rsidRPr="00772BEA" w14:paraId="52904B59" w14:textId="77777777" w:rsidTr="00296B00">
        <w:tc>
          <w:tcPr>
            <w:tcW w:w="0" w:type="auto"/>
            <w:hideMark/>
          </w:tcPr>
          <w:p w14:paraId="1B36A7A5"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Margin-Based</w:t>
            </w:r>
          </w:p>
        </w:tc>
        <w:tc>
          <w:tcPr>
            <w:tcW w:w="0" w:type="auto"/>
            <w:hideMark/>
          </w:tcPr>
          <w:p w14:paraId="1ACA351E"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Nu-Support Vector Classifier (NuSVC)</w:t>
            </w:r>
          </w:p>
        </w:tc>
        <w:tc>
          <w:tcPr>
            <w:tcW w:w="0" w:type="auto"/>
            <w:hideMark/>
          </w:tcPr>
          <w:p w14:paraId="5A648103" w14:textId="4C75C9E5"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Evaluates non</w:t>
            </w:r>
            <w:r>
              <w:rPr>
                <w:rFonts w:ascii="Times New Roman" w:eastAsia="Times New Roman" w:hAnsi="Times New Roman" w:cs="Times New Roman"/>
                <w:sz w:val="24"/>
                <w:szCs w:val="24"/>
              </w:rPr>
              <w:t>-</w:t>
            </w:r>
            <w:r w:rsidRPr="00772BEA">
              <w:rPr>
                <w:rFonts w:ascii="Times New Roman" w:eastAsia="Times New Roman" w:hAnsi="Times New Roman" w:cs="Times New Roman"/>
                <w:sz w:val="24"/>
                <w:szCs w:val="24"/>
              </w:rPr>
              <w:t>linear and heterogeneous decision boundaries while providing greater flexibility in controlling model complexity.</w:t>
            </w:r>
          </w:p>
        </w:tc>
        <w:tc>
          <w:tcPr>
            <w:tcW w:w="0" w:type="auto"/>
          </w:tcPr>
          <w:p w14:paraId="49703F8F" w14:textId="698F7058"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Nu, kernel, gamma</w:t>
            </w:r>
          </w:p>
        </w:tc>
        <w:tc>
          <w:tcPr>
            <w:tcW w:w="0" w:type="auto"/>
          </w:tcPr>
          <w:p w14:paraId="46209CDF" w14:textId="3ED5BF94"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Train-test split</w:t>
            </w:r>
          </w:p>
        </w:tc>
        <w:tc>
          <w:tcPr>
            <w:tcW w:w="0" w:type="auto"/>
          </w:tcPr>
          <w:p w14:paraId="5CB62402" w14:textId="76FB2937" w:rsidR="00C1769A" w:rsidRPr="00772BEA" w:rsidRDefault="00C1769A" w:rsidP="00C1769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chölkopf&lt;/Author&gt;&lt;Year&gt;2000&lt;/Year&gt;&lt;RecNum&gt;835&lt;/RecNum&gt;&lt;DisplayText&gt;(Schölkopf et al., 2000)&lt;/DisplayText&gt;&lt;record&gt;&lt;rec-number&gt;835&lt;/rec-number&gt;&lt;foreign-keys&gt;&lt;key app="EN" db-id="avar9daraxfx0yet9e6505915trf5etw0pe5" timestamp="1775987607"&gt;835&lt;/key&gt;&lt;/foreign-keys&gt;&lt;ref-type name="Journal Article"&gt;17&lt;/ref-type&gt;&lt;contributors&gt;&lt;authors&gt;&lt;author&gt;Schölkopf, Bernhard&lt;/author&gt;&lt;author&gt;Smola, Alex J&lt;/author&gt;&lt;author&gt;Williamson, Robert C&lt;/author&gt;&lt;author&gt;Bartlett, Peter L&lt;/author&gt;&lt;/authors&gt;&lt;/contributors&gt;&lt;titles&gt;&lt;title&gt;New support vector algorithms&lt;/title&gt;&lt;secondary-title&gt;Neural computation&lt;/secondary-title&gt;&lt;/titles&gt;&lt;periodical&gt;&lt;full-title&gt;Neural computation&lt;/full-title&gt;&lt;/periodical&gt;&lt;pages&gt;1207-1245&lt;/pages&gt;&lt;volume&gt;12&lt;/volume&gt;&lt;number&gt;5&lt;/number&gt;&lt;dates&gt;&lt;year&gt;2000&lt;/year&gt;&lt;/dates&gt;&lt;isbn&gt;0899-766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1" w:tooltip="Schölkopf, 2000 #835" w:history="1">
              <w:r w:rsidRPr="00C1769A">
                <w:rPr>
                  <w:rStyle w:val="Hyperlink"/>
                  <w:rFonts w:ascii="Times New Roman" w:eastAsia="Times New Roman" w:hAnsi="Times New Roman" w:cs="Times New Roman"/>
                  <w:noProof/>
                  <w:sz w:val="24"/>
                  <w:szCs w:val="24"/>
                </w:rPr>
                <w:t>Schölkopf et al., 2000</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r w:rsidR="00C1769A" w:rsidRPr="00772BEA" w14:paraId="30ED3449" w14:textId="77777777" w:rsidTr="00296B00">
        <w:tc>
          <w:tcPr>
            <w:tcW w:w="0" w:type="auto"/>
            <w:hideMark/>
          </w:tcPr>
          <w:p w14:paraId="04A78162"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Neural Network</w:t>
            </w:r>
          </w:p>
        </w:tc>
        <w:tc>
          <w:tcPr>
            <w:tcW w:w="0" w:type="auto"/>
            <w:hideMark/>
          </w:tcPr>
          <w:p w14:paraId="291B3D3B" w14:textId="77777777"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Multi-Layer Perceptron (MLP)</w:t>
            </w:r>
          </w:p>
        </w:tc>
        <w:tc>
          <w:tcPr>
            <w:tcW w:w="0" w:type="auto"/>
            <w:hideMark/>
          </w:tcPr>
          <w:p w14:paraId="1508D5DB" w14:textId="709E99AE" w:rsidR="00C1769A" w:rsidRPr="00772BEA" w:rsidRDefault="00C1769A" w:rsidP="00C1769A">
            <w:pPr>
              <w:rPr>
                <w:rFonts w:ascii="Times New Roman" w:eastAsia="Times New Roman" w:hAnsi="Times New Roman" w:cs="Times New Roman"/>
                <w:sz w:val="24"/>
                <w:szCs w:val="24"/>
              </w:rPr>
            </w:pPr>
            <w:r w:rsidRPr="00772BEA">
              <w:rPr>
                <w:rFonts w:ascii="Times New Roman" w:eastAsia="Times New Roman" w:hAnsi="Times New Roman" w:cs="Times New Roman"/>
                <w:sz w:val="24"/>
                <w:szCs w:val="24"/>
              </w:rPr>
              <w:t>Captures higher-order interactions and complex non</w:t>
            </w:r>
            <w:r>
              <w:rPr>
                <w:rFonts w:ascii="Times New Roman" w:eastAsia="Times New Roman" w:hAnsi="Times New Roman" w:cs="Times New Roman"/>
                <w:sz w:val="24"/>
                <w:szCs w:val="24"/>
              </w:rPr>
              <w:t>-</w:t>
            </w:r>
            <w:r w:rsidRPr="00772BEA">
              <w:rPr>
                <w:rFonts w:ascii="Times New Roman" w:eastAsia="Times New Roman" w:hAnsi="Times New Roman" w:cs="Times New Roman"/>
                <w:sz w:val="24"/>
                <w:szCs w:val="24"/>
              </w:rPr>
              <w:t xml:space="preserve">linear </w:t>
            </w:r>
            <w:r w:rsidRPr="00772BEA">
              <w:rPr>
                <w:rFonts w:ascii="Times New Roman" w:eastAsia="Times New Roman" w:hAnsi="Times New Roman" w:cs="Times New Roman"/>
                <w:sz w:val="24"/>
                <w:szCs w:val="24"/>
              </w:rPr>
              <w:lastRenderedPageBreak/>
              <w:t xml:space="preserve">relationships that </w:t>
            </w:r>
            <w:r w:rsidR="00D14529">
              <w:rPr>
                <w:rFonts w:ascii="Times New Roman" w:eastAsia="Times New Roman" w:hAnsi="Times New Roman" w:cs="Times New Roman"/>
                <w:sz w:val="24"/>
                <w:szCs w:val="24"/>
              </w:rPr>
              <w:t>traditional statistical models may not adequately represent</w:t>
            </w:r>
            <w:r w:rsidRPr="00772BEA">
              <w:rPr>
                <w:rFonts w:ascii="Times New Roman" w:eastAsia="Times New Roman" w:hAnsi="Times New Roman" w:cs="Times New Roman"/>
                <w:sz w:val="24"/>
                <w:szCs w:val="24"/>
              </w:rPr>
              <w:t>.</w:t>
            </w:r>
          </w:p>
        </w:tc>
        <w:tc>
          <w:tcPr>
            <w:tcW w:w="0" w:type="auto"/>
          </w:tcPr>
          <w:p w14:paraId="16F28BDE" w14:textId="5E2A20E3"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lastRenderedPageBreak/>
              <w:t>Hidden layers, activation, learning rate</w:t>
            </w:r>
          </w:p>
        </w:tc>
        <w:tc>
          <w:tcPr>
            <w:tcW w:w="0" w:type="auto"/>
          </w:tcPr>
          <w:p w14:paraId="61A9780B" w14:textId="113C813B" w:rsidR="00C1769A" w:rsidRDefault="00C1769A" w:rsidP="00C1769A">
            <w:pPr>
              <w:rPr>
                <w:rFonts w:ascii="Times New Roman" w:eastAsia="Times New Roman" w:hAnsi="Times New Roman" w:cs="Times New Roman"/>
                <w:sz w:val="24"/>
                <w:szCs w:val="24"/>
              </w:rPr>
            </w:pPr>
            <w:r w:rsidRPr="006119FE">
              <w:rPr>
                <w:rFonts w:ascii="Times New Roman" w:eastAsia="Times New Roman" w:hAnsi="Times New Roman" w:cs="Times New Roman"/>
                <w:sz w:val="24"/>
                <w:szCs w:val="24"/>
              </w:rPr>
              <w:t>Cross-validatio</w:t>
            </w:r>
          </w:p>
        </w:tc>
        <w:tc>
          <w:tcPr>
            <w:tcW w:w="0" w:type="auto"/>
          </w:tcPr>
          <w:p w14:paraId="0F00E8BC" w14:textId="7E97358B" w:rsidR="00C1769A" w:rsidRPr="00772BEA" w:rsidRDefault="00C1769A" w:rsidP="00C1769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umelhart&lt;/Author&gt;&lt;Year&gt;1986&lt;/Year&gt;&lt;RecNum&gt;834&lt;/RecNum&gt;&lt;DisplayText&gt;(Rumelhart et al., 1986)&lt;/DisplayText&gt;&lt;record&gt;&lt;rec-number&gt;834&lt;/rec-number&gt;&lt;foreign-keys&gt;&lt;key app="EN" db-id="avar9daraxfx0yet9e6505915trf5etw0pe5" timestamp="1775987241"&gt;834&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periodical&gt;&lt;pages&gt;533-536&lt;/pages&gt;&lt;volume&gt;323&lt;/volume&gt;&lt;number&gt;6088&lt;/number&gt;&lt;dates&gt;&lt;year&gt;1986&lt;/year&gt;&lt;/dates&gt;&lt;isbn&gt;0028-083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0" w:tooltip="Rumelhart, 1986 #834" w:history="1">
              <w:r w:rsidRPr="00C1769A">
                <w:rPr>
                  <w:rStyle w:val="Hyperlink"/>
                  <w:rFonts w:ascii="Times New Roman" w:eastAsia="Times New Roman" w:hAnsi="Times New Roman" w:cs="Times New Roman"/>
                  <w:noProof/>
                  <w:sz w:val="24"/>
                  <w:szCs w:val="24"/>
                </w:rPr>
                <w:t>Rumelhart et al., 1986</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r>
    </w:tbl>
    <w:p w14:paraId="0811C921" w14:textId="77777777" w:rsidR="00296B00" w:rsidRDefault="00296B00" w:rsidP="006119FE">
      <w:pPr>
        <w:spacing w:after="120" w:line="240" w:lineRule="auto"/>
        <w:rPr>
          <w:rFonts w:ascii="Times New Roman" w:eastAsia="Times New Roman" w:hAnsi="Times New Roman" w:cs="Times New Roman"/>
          <w:b/>
          <w:bCs/>
          <w:sz w:val="24"/>
          <w:szCs w:val="24"/>
        </w:rPr>
      </w:pPr>
    </w:p>
    <w:p w14:paraId="39BF752D" w14:textId="2F9B6C84" w:rsidR="00225068" w:rsidRPr="006119FE" w:rsidRDefault="00225068" w:rsidP="006119FE">
      <w:pPr>
        <w:pStyle w:val="Heading1"/>
        <w:spacing w:before="0" w:after="120" w:line="360" w:lineRule="auto"/>
        <w:jc w:val="both"/>
        <w:rPr>
          <w:rFonts w:ascii="Times New Roman" w:hAnsi="Times New Roman" w:cs="Times New Roman"/>
          <w:b/>
          <w:bCs/>
          <w:color w:val="auto"/>
          <w:sz w:val="24"/>
          <w:szCs w:val="24"/>
        </w:rPr>
      </w:pPr>
      <w:r w:rsidRPr="006119FE">
        <w:rPr>
          <w:rFonts w:ascii="Times New Roman" w:hAnsi="Times New Roman" w:cs="Times New Roman"/>
          <w:b/>
          <w:bCs/>
          <w:color w:val="auto"/>
          <w:sz w:val="24"/>
          <w:szCs w:val="24"/>
        </w:rPr>
        <w:t>REFERENCES</w:t>
      </w:r>
    </w:p>
    <w:p w14:paraId="71F700E5" w14:textId="77777777" w:rsidR="00C1769A" w:rsidRPr="00A65EC1" w:rsidRDefault="0044647F" w:rsidP="00A65EC1">
      <w:pPr>
        <w:pStyle w:val="EndNoteBibliography"/>
        <w:spacing w:after="0"/>
        <w:ind w:left="720" w:hanging="720"/>
        <w:jc w:val="both"/>
        <w:rPr>
          <w:rFonts w:ascii="Times New Roman" w:hAnsi="Times New Roman" w:cs="Times New Roman"/>
          <w:sz w:val="24"/>
          <w:szCs w:val="24"/>
        </w:rPr>
      </w:pPr>
      <w:r w:rsidRPr="006119FE">
        <w:rPr>
          <w:rFonts w:ascii="Times New Roman" w:hAnsi="Times New Roman" w:cs="Times New Roman"/>
          <w:sz w:val="24"/>
          <w:szCs w:val="24"/>
        </w:rPr>
        <w:fldChar w:fldCharType="begin"/>
      </w:r>
      <w:r w:rsidRPr="006119FE">
        <w:rPr>
          <w:rFonts w:ascii="Times New Roman" w:hAnsi="Times New Roman" w:cs="Times New Roman"/>
          <w:sz w:val="24"/>
          <w:szCs w:val="24"/>
        </w:rPr>
        <w:instrText xml:space="preserve"> ADDIN EN.REFLIST </w:instrText>
      </w:r>
      <w:r w:rsidRPr="006119FE">
        <w:rPr>
          <w:rFonts w:ascii="Times New Roman" w:hAnsi="Times New Roman" w:cs="Times New Roman"/>
          <w:sz w:val="24"/>
          <w:szCs w:val="24"/>
        </w:rPr>
        <w:fldChar w:fldCharType="separate"/>
      </w:r>
      <w:bookmarkStart w:id="0" w:name="_ENREF_1"/>
      <w:r w:rsidR="00C1769A" w:rsidRPr="00A65EC1">
        <w:rPr>
          <w:rFonts w:ascii="Times New Roman" w:hAnsi="Times New Roman" w:cs="Times New Roman"/>
          <w:sz w:val="24"/>
          <w:szCs w:val="24"/>
        </w:rPr>
        <w:t>Breiman, L., 1996. Bagging predictors. Machine learning. 24</w:t>
      </w:r>
      <w:r w:rsidR="00C1769A" w:rsidRPr="00A65EC1">
        <w:rPr>
          <w:rFonts w:ascii="Times New Roman" w:hAnsi="Times New Roman" w:cs="Times New Roman"/>
          <w:b/>
          <w:sz w:val="24"/>
          <w:szCs w:val="24"/>
        </w:rPr>
        <w:t>,</w:t>
      </w:r>
      <w:r w:rsidR="00C1769A" w:rsidRPr="00A65EC1">
        <w:rPr>
          <w:rFonts w:ascii="Times New Roman" w:hAnsi="Times New Roman" w:cs="Times New Roman"/>
          <w:sz w:val="24"/>
          <w:szCs w:val="24"/>
        </w:rPr>
        <w:t xml:space="preserve"> 123-140.</w:t>
      </w:r>
      <w:bookmarkEnd w:id="0"/>
    </w:p>
    <w:p w14:paraId="56612B86"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1" w:name="_ENREF_2"/>
      <w:r w:rsidRPr="00A65EC1">
        <w:rPr>
          <w:rFonts w:ascii="Times New Roman" w:hAnsi="Times New Roman" w:cs="Times New Roman"/>
          <w:sz w:val="24"/>
          <w:szCs w:val="24"/>
        </w:rPr>
        <w:t>Breiman, L., 2001. Random forests. Machine learning. 45</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5-32.</w:t>
      </w:r>
      <w:bookmarkEnd w:id="1"/>
    </w:p>
    <w:p w14:paraId="009CB4A7"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2" w:name="_ENREF_3"/>
      <w:r w:rsidRPr="00A65EC1">
        <w:rPr>
          <w:rFonts w:ascii="Times New Roman" w:hAnsi="Times New Roman" w:cs="Times New Roman"/>
          <w:sz w:val="24"/>
          <w:szCs w:val="24"/>
        </w:rPr>
        <w:t>Cortes, C., Vapnik, V., 1995. Support-vector networks. Machine learning. 20</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273-297.</w:t>
      </w:r>
      <w:bookmarkEnd w:id="2"/>
    </w:p>
    <w:p w14:paraId="6563CD78"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3" w:name="_ENREF_4"/>
      <w:r w:rsidRPr="00A65EC1">
        <w:rPr>
          <w:rFonts w:ascii="Times New Roman" w:hAnsi="Times New Roman" w:cs="Times New Roman"/>
          <w:sz w:val="24"/>
          <w:szCs w:val="24"/>
        </w:rPr>
        <w:t>Freund, Y., Schapire, R. E., 1997. A decision-theoretic generalization of on-line learning and an application to boosting. Journal of computer and system sciences. 55</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119-139.</w:t>
      </w:r>
      <w:bookmarkEnd w:id="3"/>
    </w:p>
    <w:p w14:paraId="2D9B2AC5"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4" w:name="_ENREF_5"/>
      <w:r w:rsidRPr="00A65EC1">
        <w:rPr>
          <w:rFonts w:ascii="Times New Roman" w:hAnsi="Times New Roman" w:cs="Times New Roman"/>
          <w:sz w:val="24"/>
          <w:szCs w:val="24"/>
        </w:rPr>
        <w:t>Friedman, J. H., 2001. Greedy function approximation: a gradient boosting machine. Annals of statistics. 1189-1232.</w:t>
      </w:r>
      <w:bookmarkEnd w:id="4"/>
    </w:p>
    <w:p w14:paraId="742F1E72"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5" w:name="_ENREF_6"/>
      <w:r w:rsidRPr="00A65EC1">
        <w:rPr>
          <w:rFonts w:ascii="Times New Roman" w:hAnsi="Times New Roman" w:cs="Times New Roman"/>
          <w:sz w:val="24"/>
          <w:szCs w:val="24"/>
        </w:rPr>
        <w:t>Hosmer Jr, D. W., et al., 2013. Applied logistic regression. John Wiley &amp; Sons.</w:t>
      </w:r>
      <w:bookmarkEnd w:id="5"/>
    </w:p>
    <w:p w14:paraId="4DEAA9E0"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6" w:name="_ENREF_7"/>
      <w:r w:rsidRPr="00A65EC1">
        <w:rPr>
          <w:rFonts w:ascii="Times New Roman" w:hAnsi="Times New Roman" w:cs="Times New Roman"/>
          <w:sz w:val="24"/>
          <w:szCs w:val="24"/>
        </w:rPr>
        <w:t>Pedregosa, F., et al., 2011. Scikit-learn: Machine learning in Python. the Journal of machine Learning research. 12</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2825-2830.</w:t>
      </w:r>
      <w:bookmarkEnd w:id="6"/>
    </w:p>
    <w:p w14:paraId="2DE86C5B"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7" w:name="_ENREF_8"/>
      <w:r w:rsidRPr="00A65EC1">
        <w:rPr>
          <w:rFonts w:ascii="Times New Roman" w:hAnsi="Times New Roman" w:cs="Times New Roman"/>
          <w:sz w:val="24"/>
          <w:szCs w:val="24"/>
        </w:rPr>
        <w:t>Peterson, L. E., 2009. K-nearest neighbor. Scholarpedia. 4</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1883.</w:t>
      </w:r>
      <w:bookmarkEnd w:id="7"/>
    </w:p>
    <w:p w14:paraId="1A1B9978"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8" w:name="_ENREF_9"/>
      <w:r w:rsidRPr="00A65EC1">
        <w:rPr>
          <w:rFonts w:ascii="Times New Roman" w:hAnsi="Times New Roman" w:cs="Times New Roman"/>
          <w:sz w:val="24"/>
          <w:szCs w:val="24"/>
        </w:rPr>
        <w:t>Quinlan, J. R., 1986. Induction of decision trees. Machine learning. 1</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81-106.</w:t>
      </w:r>
      <w:bookmarkEnd w:id="8"/>
    </w:p>
    <w:p w14:paraId="0CEE5443"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9" w:name="_ENREF_10"/>
      <w:r w:rsidRPr="00A65EC1">
        <w:rPr>
          <w:rFonts w:ascii="Times New Roman" w:hAnsi="Times New Roman" w:cs="Times New Roman"/>
          <w:sz w:val="24"/>
          <w:szCs w:val="24"/>
        </w:rPr>
        <w:t>Rumelhart, D. E., et al., 1986. Learning representations by back-propagating errors. nature. 323</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533-536.</w:t>
      </w:r>
      <w:bookmarkEnd w:id="9"/>
    </w:p>
    <w:p w14:paraId="58A3FFF9" w14:textId="77777777" w:rsidR="00C1769A" w:rsidRPr="00A65EC1" w:rsidRDefault="00C1769A" w:rsidP="00A65EC1">
      <w:pPr>
        <w:pStyle w:val="EndNoteBibliography"/>
        <w:spacing w:after="0"/>
        <w:ind w:left="720" w:hanging="720"/>
        <w:jc w:val="both"/>
        <w:rPr>
          <w:rFonts w:ascii="Times New Roman" w:hAnsi="Times New Roman" w:cs="Times New Roman"/>
          <w:sz w:val="24"/>
          <w:szCs w:val="24"/>
        </w:rPr>
      </w:pPr>
      <w:bookmarkStart w:id="10" w:name="_ENREF_11"/>
      <w:r w:rsidRPr="00A65EC1">
        <w:rPr>
          <w:rFonts w:ascii="Times New Roman" w:hAnsi="Times New Roman" w:cs="Times New Roman"/>
          <w:sz w:val="24"/>
          <w:szCs w:val="24"/>
        </w:rPr>
        <w:t>Schölkopf, B., et al., 2000. New support vector algorithms. Neural computation. 12</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1207-1245.</w:t>
      </w:r>
      <w:bookmarkEnd w:id="10"/>
    </w:p>
    <w:p w14:paraId="5D6DF8F1" w14:textId="77777777" w:rsidR="00C1769A" w:rsidRPr="00C1769A" w:rsidRDefault="00C1769A" w:rsidP="00A65EC1">
      <w:pPr>
        <w:pStyle w:val="EndNoteBibliography"/>
        <w:ind w:left="720" w:hanging="720"/>
        <w:jc w:val="both"/>
      </w:pPr>
      <w:bookmarkStart w:id="11" w:name="_ENREF_12"/>
      <w:r w:rsidRPr="00A65EC1">
        <w:rPr>
          <w:rFonts w:ascii="Times New Roman" w:hAnsi="Times New Roman" w:cs="Times New Roman"/>
          <w:sz w:val="24"/>
          <w:szCs w:val="24"/>
        </w:rPr>
        <w:t>Zhang, H., 2004. The optimality of naive Bayes. Aa. 1</w:t>
      </w:r>
      <w:r w:rsidRPr="00A65EC1">
        <w:rPr>
          <w:rFonts w:ascii="Times New Roman" w:hAnsi="Times New Roman" w:cs="Times New Roman"/>
          <w:b/>
          <w:sz w:val="24"/>
          <w:szCs w:val="24"/>
        </w:rPr>
        <w:t>,</w:t>
      </w:r>
      <w:r w:rsidRPr="00A65EC1">
        <w:rPr>
          <w:rFonts w:ascii="Times New Roman" w:hAnsi="Times New Roman" w:cs="Times New Roman"/>
          <w:sz w:val="24"/>
          <w:szCs w:val="24"/>
        </w:rPr>
        <w:t xml:space="preserve"> 3.</w:t>
      </w:r>
      <w:bookmarkEnd w:id="11"/>
    </w:p>
    <w:p w14:paraId="617116CA" w14:textId="4E7C34EE" w:rsidR="00D451D8" w:rsidRPr="006119FE" w:rsidRDefault="0044647F" w:rsidP="006119FE">
      <w:pPr>
        <w:spacing w:after="120" w:line="360" w:lineRule="auto"/>
        <w:jc w:val="both"/>
        <w:rPr>
          <w:rFonts w:ascii="Times New Roman" w:hAnsi="Times New Roman" w:cs="Times New Roman"/>
          <w:sz w:val="24"/>
          <w:szCs w:val="24"/>
        </w:rPr>
      </w:pPr>
      <w:r w:rsidRPr="006119FE">
        <w:rPr>
          <w:rFonts w:ascii="Times New Roman" w:hAnsi="Times New Roman" w:cs="Times New Roman"/>
          <w:sz w:val="24"/>
          <w:szCs w:val="24"/>
        </w:rPr>
        <w:fldChar w:fldCharType="end"/>
      </w:r>
    </w:p>
    <w:sectPr w:rsidR="00D451D8" w:rsidRPr="006119FE" w:rsidSect="00C1769A">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F16983" w14:textId="77777777" w:rsidR="00A44CEF" w:rsidRDefault="00A44CEF" w:rsidP="000E1F39">
      <w:pPr>
        <w:spacing w:after="0" w:line="240" w:lineRule="auto"/>
      </w:pPr>
      <w:r>
        <w:separator/>
      </w:r>
    </w:p>
  </w:endnote>
  <w:endnote w:type="continuationSeparator" w:id="0">
    <w:p w14:paraId="7A77F170" w14:textId="77777777" w:rsidR="00A44CEF" w:rsidRDefault="00A44CEF" w:rsidP="000E1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910965"/>
      <w:docPartObj>
        <w:docPartGallery w:val="Page Numbers (Bottom of Page)"/>
        <w:docPartUnique/>
      </w:docPartObj>
    </w:sdtPr>
    <w:sdtEndPr>
      <w:rPr>
        <w:noProof/>
      </w:rPr>
    </w:sdtEndPr>
    <w:sdtContent>
      <w:p w14:paraId="735BCE5E" w14:textId="01B414A9" w:rsidR="00E15447" w:rsidRDefault="00E15447">
        <w:pPr>
          <w:pStyle w:val="Footer"/>
          <w:jc w:val="right"/>
        </w:pPr>
        <w:r>
          <w:fldChar w:fldCharType="begin"/>
        </w:r>
        <w:r>
          <w:instrText xml:space="preserve"> PAGE   \* MERGEFORMAT </w:instrText>
        </w:r>
        <w:r>
          <w:fldChar w:fldCharType="separate"/>
        </w:r>
        <w:r w:rsidR="00820C66">
          <w:rPr>
            <w:noProof/>
          </w:rPr>
          <w:t>15</w:t>
        </w:r>
        <w:r>
          <w:rPr>
            <w:noProof/>
          </w:rPr>
          <w:fldChar w:fldCharType="end"/>
        </w:r>
      </w:p>
    </w:sdtContent>
  </w:sdt>
  <w:p w14:paraId="0014F9CC" w14:textId="77777777" w:rsidR="00E15447" w:rsidRDefault="00E15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AC2C5D" w14:textId="77777777" w:rsidR="00A44CEF" w:rsidRDefault="00A44CEF" w:rsidP="000E1F39">
      <w:pPr>
        <w:spacing w:after="0" w:line="240" w:lineRule="auto"/>
      </w:pPr>
      <w:r>
        <w:separator/>
      </w:r>
    </w:p>
  </w:footnote>
  <w:footnote w:type="continuationSeparator" w:id="0">
    <w:p w14:paraId="01B41012" w14:textId="77777777" w:rsidR="00A44CEF" w:rsidRDefault="00A44CEF" w:rsidP="000E1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36753"/>
    <w:multiLevelType w:val="multilevel"/>
    <w:tmpl w:val="3C42F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737A"/>
    <w:multiLevelType w:val="multilevel"/>
    <w:tmpl w:val="C07AA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78242C"/>
    <w:multiLevelType w:val="multilevel"/>
    <w:tmpl w:val="AFB06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064F86"/>
    <w:multiLevelType w:val="multilevel"/>
    <w:tmpl w:val="034A9A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766024"/>
    <w:multiLevelType w:val="multilevel"/>
    <w:tmpl w:val="185277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9B7F1C"/>
    <w:multiLevelType w:val="multilevel"/>
    <w:tmpl w:val="6A8035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02076E"/>
    <w:multiLevelType w:val="multilevel"/>
    <w:tmpl w:val="7012D5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C162DC"/>
    <w:multiLevelType w:val="multilevel"/>
    <w:tmpl w:val="BF580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8B52D8"/>
    <w:multiLevelType w:val="multilevel"/>
    <w:tmpl w:val="EF449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229F9"/>
    <w:multiLevelType w:val="multilevel"/>
    <w:tmpl w:val="BCB85A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3E7ADE"/>
    <w:multiLevelType w:val="multilevel"/>
    <w:tmpl w:val="EECA5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BE6176"/>
    <w:multiLevelType w:val="multilevel"/>
    <w:tmpl w:val="546AC5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B1D545F"/>
    <w:multiLevelType w:val="multilevel"/>
    <w:tmpl w:val="26167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121931"/>
    <w:multiLevelType w:val="multilevel"/>
    <w:tmpl w:val="68DE9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A87838"/>
    <w:multiLevelType w:val="multilevel"/>
    <w:tmpl w:val="902C6A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5C51C2"/>
    <w:multiLevelType w:val="multilevel"/>
    <w:tmpl w:val="67CC61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5931E12"/>
    <w:multiLevelType w:val="multilevel"/>
    <w:tmpl w:val="88E66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586CA5"/>
    <w:multiLevelType w:val="multilevel"/>
    <w:tmpl w:val="AA9E17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CD56AF"/>
    <w:multiLevelType w:val="multilevel"/>
    <w:tmpl w:val="6D501FDC"/>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E962622"/>
    <w:multiLevelType w:val="multilevel"/>
    <w:tmpl w:val="5D48E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4010073">
    <w:abstractNumId w:val="4"/>
  </w:num>
  <w:num w:numId="2" w16cid:durableId="739449348">
    <w:abstractNumId w:val="8"/>
  </w:num>
  <w:num w:numId="3" w16cid:durableId="232619250">
    <w:abstractNumId w:val="14"/>
  </w:num>
  <w:num w:numId="4" w16cid:durableId="1825391730">
    <w:abstractNumId w:val="15"/>
  </w:num>
  <w:num w:numId="5" w16cid:durableId="697394997">
    <w:abstractNumId w:val="3"/>
  </w:num>
  <w:num w:numId="6" w16cid:durableId="590818960">
    <w:abstractNumId w:val="9"/>
  </w:num>
  <w:num w:numId="7" w16cid:durableId="1081416396">
    <w:abstractNumId w:val="0"/>
  </w:num>
  <w:num w:numId="8" w16cid:durableId="1324503521">
    <w:abstractNumId w:val="11"/>
  </w:num>
  <w:num w:numId="9" w16cid:durableId="1833176026">
    <w:abstractNumId w:val="17"/>
  </w:num>
  <w:num w:numId="10" w16cid:durableId="206531340">
    <w:abstractNumId w:val="13"/>
  </w:num>
  <w:num w:numId="11" w16cid:durableId="1668511899">
    <w:abstractNumId w:val="5"/>
  </w:num>
  <w:num w:numId="12" w16cid:durableId="823358514">
    <w:abstractNumId w:val="1"/>
  </w:num>
  <w:num w:numId="13" w16cid:durableId="34156495">
    <w:abstractNumId w:val="6"/>
  </w:num>
  <w:num w:numId="14" w16cid:durableId="814882069">
    <w:abstractNumId w:val="2"/>
  </w:num>
  <w:num w:numId="15" w16cid:durableId="1804538976">
    <w:abstractNumId w:val="19"/>
  </w:num>
  <w:num w:numId="16" w16cid:durableId="1360160933">
    <w:abstractNumId w:val="7"/>
  </w:num>
  <w:num w:numId="17" w16cid:durableId="1816070210">
    <w:abstractNumId w:val="12"/>
  </w:num>
  <w:num w:numId="18" w16cid:durableId="2089230878">
    <w:abstractNumId w:val="10"/>
  </w:num>
  <w:num w:numId="19" w16cid:durableId="1085610340">
    <w:abstractNumId w:val="16"/>
  </w:num>
  <w:num w:numId="20" w16cid:durableId="113799241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2MTEzM7OwMDU0NTVW0lEKTi0uzszPAykwNqwFAMSCwcYtAAAA"/>
    <w:docVar w:name="EN.InstantFormat" w:val="&lt;ENInstantFormat&gt;&lt;Enabled&gt;1&lt;/Enabled&gt;&lt;ScanUnformatted&gt;1&lt;/ScanUnformatted&gt;&lt;ScanChanges&gt;1&lt;/ScanChanges&gt;&lt;Suspended&gt;0&lt;/Suspended&gt;&lt;/ENInstantFormat&gt;"/>
    <w:docVar w:name="EN.Layout" w:val="&lt;ENLayout&gt;&lt;Style&gt;Ecotox and Enviro Saf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var9daraxfx0yet9e6505915trf5etw0pe5&quot;&gt;My EndNote Library&lt;record-ids&gt;&lt;item&gt;398&lt;/item&gt;&lt;item&gt;399&lt;/item&gt;&lt;item&gt;585&lt;/item&gt;&lt;item&gt;820&lt;/item&gt;&lt;item&gt;821&lt;/item&gt;&lt;item&gt;822&lt;/item&gt;&lt;item&gt;823&lt;/item&gt;&lt;item&gt;824&lt;/item&gt;&lt;item&gt;825&lt;/item&gt;&lt;item&gt;833&lt;/item&gt;&lt;item&gt;834&lt;/item&gt;&lt;item&gt;835&lt;/item&gt;&lt;/record-ids&gt;&lt;/item&gt;&lt;/Libraries&gt;"/>
  </w:docVars>
  <w:rsids>
    <w:rsidRoot w:val="00A06469"/>
    <w:rsid w:val="00001D90"/>
    <w:rsid w:val="00006095"/>
    <w:rsid w:val="0001074F"/>
    <w:rsid w:val="00013633"/>
    <w:rsid w:val="00014EBF"/>
    <w:rsid w:val="00016B7B"/>
    <w:rsid w:val="00017245"/>
    <w:rsid w:val="00021808"/>
    <w:rsid w:val="00035663"/>
    <w:rsid w:val="000368F6"/>
    <w:rsid w:val="000442C3"/>
    <w:rsid w:val="00051D63"/>
    <w:rsid w:val="00052B02"/>
    <w:rsid w:val="000554D0"/>
    <w:rsid w:val="00060FCA"/>
    <w:rsid w:val="000631F0"/>
    <w:rsid w:val="00063DC0"/>
    <w:rsid w:val="000879F9"/>
    <w:rsid w:val="00093764"/>
    <w:rsid w:val="00094619"/>
    <w:rsid w:val="00097F1D"/>
    <w:rsid w:val="000A04FA"/>
    <w:rsid w:val="000A0B53"/>
    <w:rsid w:val="000A61EC"/>
    <w:rsid w:val="000A781B"/>
    <w:rsid w:val="000B0269"/>
    <w:rsid w:val="000C4232"/>
    <w:rsid w:val="000C4C7F"/>
    <w:rsid w:val="000C7D3D"/>
    <w:rsid w:val="000D42B9"/>
    <w:rsid w:val="000E1F39"/>
    <w:rsid w:val="000F6086"/>
    <w:rsid w:val="0011069C"/>
    <w:rsid w:val="00110B54"/>
    <w:rsid w:val="00113254"/>
    <w:rsid w:val="00113A8C"/>
    <w:rsid w:val="00114A5D"/>
    <w:rsid w:val="001167F1"/>
    <w:rsid w:val="00124911"/>
    <w:rsid w:val="00133495"/>
    <w:rsid w:val="001346BF"/>
    <w:rsid w:val="00141FF4"/>
    <w:rsid w:val="001439E9"/>
    <w:rsid w:val="00151BC7"/>
    <w:rsid w:val="00160EE4"/>
    <w:rsid w:val="00161DF0"/>
    <w:rsid w:val="001663D6"/>
    <w:rsid w:val="00172DF1"/>
    <w:rsid w:val="00176955"/>
    <w:rsid w:val="00177059"/>
    <w:rsid w:val="001800BC"/>
    <w:rsid w:val="00182451"/>
    <w:rsid w:val="001825F1"/>
    <w:rsid w:val="00193844"/>
    <w:rsid w:val="00195075"/>
    <w:rsid w:val="001A31CD"/>
    <w:rsid w:val="001A4B4B"/>
    <w:rsid w:val="001B4C4B"/>
    <w:rsid w:val="001C09CB"/>
    <w:rsid w:val="001D484D"/>
    <w:rsid w:val="001D4967"/>
    <w:rsid w:val="001E01ED"/>
    <w:rsid w:val="001E0CD6"/>
    <w:rsid w:val="001E1A92"/>
    <w:rsid w:val="001E3105"/>
    <w:rsid w:val="001E40A5"/>
    <w:rsid w:val="002053BE"/>
    <w:rsid w:val="002166C8"/>
    <w:rsid w:val="0021775E"/>
    <w:rsid w:val="00217C98"/>
    <w:rsid w:val="00222CD3"/>
    <w:rsid w:val="00225068"/>
    <w:rsid w:val="002251A6"/>
    <w:rsid w:val="002336B1"/>
    <w:rsid w:val="00233E1D"/>
    <w:rsid w:val="00235A29"/>
    <w:rsid w:val="00236238"/>
    <w:rsid w:val="00242BCC"/>
    <w:rsid w:val="002445FF"/>
    <w:rsid w:val="00244BAC"/>
    <w:rsid w:val="00246F21"/>
    <w:rsid w:val="00247DF2"/>
    <w:rsid w:val="002625F5"/>
    <w:rsid w:val="00270BD1"/>
    <w:rsid w:val="00274990"/>
    <w:rsid w:val="002771D2"/>
    <w:rsid w:val="00281697"/>
    <w:rsid w:val="00281D1E"/>
    <w:rsid w:val="00285EB4"/>
    <w:rsid w:val="0029414C"/>
    <w:rsid w:val="00296B00"/>
    <w:rsid w:val="002A152A"/>
    <w:rsid w:val="002A47B2"/>
    <w:rsid w:val="002A4F98"/>
    <w:rsid w:val="002B0AB0"/>
    <w:rsid w:val="002B6AD5"/>
    <w:rsid w:val="002B78AE"/>
    <w:rsid w:val="002C24B5"/>
    <w:rsid w:val="002C3B8C"/>
    <w:rsid w:val="002C3E63"/>
    <w:rsid w:val="002C5AB9"/>
    <w:rsid w:val="002D2CE5"/>
    <w:rsid w:val="002D381A"/>
    <w:rsid w:val="002E2EFE"/>
    <w:rsid w:val="002F5DA9"/>
    <w:rsid w:val="00304D99"/>
    <w:rsid w:val="00306C45"/>
    <w:rsid w:val="00311F88"/>
    <w:rsid w:val="00314327"/>
    <w:rsid w:val="0031660D"/>
    <w:rsid w:val="00325421"/>
    <w:rsid w:val="00352BC9"/>
    <w:rsid w:val="003547A5"/>
    <w:rsid w:val="003636F6"/>
    <w:rsid w:val="00363A1F"/>
    <w:rsid w:val="00363ACD"/>
    <w:rsid w:val="00377576"/>
    <w:rsid w:val="003776E1"/>
    <w:rsid w:val="00377DBE"/>
    <w:rsid w:val="003864E6"/>
    <w:rsid w:val="00386807"/>
    <w:rsid w:val="00386943"/>
    <w:rsid w:val="00392AFF"/>
    <w:rsid w:val="003A4FE7"/>
    <w:rsid w:val="003A5997"/>
    <w:rsid w:val="003A5FC1"/>
    <w:rsid w:val="003A68AC"/>
    <w:rsid w:val="003B3704"/>
    <w:rsid w:val="003B5219"/>
    <w:rsid w:val="003B6B12"/>
    <w:rsid w:val="003C2EAB"/>
    <w:rsid w:val="003D4A43"/>
    <w:rsid w:val="003D58FC"/>
    <w:rsid w:val="003E199E"/>
    <w:rsid w:val="003E5579"/>
    <w:rsid w:val="003E5AE2"/>
    <w:rsid w:val="003E650B"/>
    <w:rsid w:val="003F2DDA"/>
    <w:rsid w:val="0040423F"/>
    <w:rsid w:val="0040542B"/>
    <w:rsid w:val="004121B5"/>
    <w:rsid w:val="00433A9F"/>
    <w:rsid w:val="00440B22"/>
    <w:rsid w:val="00442EBF"/>
    <w:rsid w:val="004433CF"/>
    <w:rsid w:val="0044647F"/>
    <w:rsid w:val="0044763F"/>
    <w:rsid w:val="00451F40"/>
    <w:rsid w:val="00454853"/>
    <w:rsid w:val="00455C5C"/>
    <w:rsid w:val="00462CB7"/>
    <w:rsid w:val="00464C88"/>
    <w:rsid w:val="00466A20"/>
    <w:rsid w:val="00470C4F"/>
    <w:rsid w:val="00473C7E"/>
    <w:rsid w:val="00473F2A"/>
    <w:rsid w:val="00476883"/>
    <w:rsid w:val="00483B63"/>
    <w:rsid w:val="00491C7F"/>
    <w:rsid w:val="004A3F4D"/>
    <w:rsid w:val="004A70DB"/>
    <w:rsid w:val="004B1028"/>
    <w:rsid w:val="004C668D"/>
    <w:rsid w:val="004C7E2D"/>
    <w:rsid w:val="004D0838"/>
    <w:rsid w:val="004F4672"/>
    <w:rsid w:val="004F6EFC"/>
    <w:rsid w:val="005001C2"/>
    <w:rsid w:val="00502485"/>
    <w:rsid w:val="00513B73"/>
    <w:rsid w:val="00513BD6"/>
    <w:rsid w:val="0052212B"/>
    <w:rsid w:val="00525760"/>
    <w:rsid w:val="00534E81"/>
    <w:rsid w:val="005406AE"/>
    <w:rsid w:val="005439CF"/>
    <w:rsid w:val="00545812"/>
    <w:rsid w:val="00557381"/>
    <w:rsid w:val="0056256A"/>
    <w:rsid w:val="005663D8"/>
    <w:rsid w:val="00566CC3"/>
    <w:rsid w:val="00573895"/>
    <w:rsid w:val="005765E5"/>
    <w:rsid w:val="00580181"/>
    <w:rsid w:val="00580E8F"/>
    <w:rsid w:val="00586D3F"/>
    <w:rsid w:val="005943E0"/>
    <w:rsid w:val="005958F2"/>
    <w:rsid w:val="00595B0D"/>
    <w:rsid w:val="0059668B"/>
    <w:rsid w:val="00597E7B"/>
    <w:rsid w:val="005A66C8"/>
    <w:rsid w:val="005A679C"/>
    <w:rsid w:val="005B027C"/>
    <w:rsid w:val="005B0EBB"/>
    <w:rsid w:val="005B13C4"/>
    <w:rsid w:val="005B1402"/>
    <w:rsid w:val="005B5774"/>
    <w:rsid w:val="005B61A0"/>
    <w:rsid w:val="005C29B5"/>
    <w:rsid w:val="005F17D3"/>
    <w:rsid w:val="0060717B"/>
    <w:rsid w:val="00607BCB"/>
    <w:rsid w:val="006119FE"/>
    <w:rsid w:val="00612C12"/>
    <w:rsid w:val="00621B6A"/>
    <w:rsid w:val="00630D4B"/>
    <w:rsid w:val="006515C9"/>
    <w:rsid w:val="00651E12"/>
    <w:rsid w:val="006579FB"/>
    <w:rsid w:val="0066137C"/>
    <w:rsid w:val="00662627"/>
    <w:rsid w:val="006641E2"/>
    <w:rsid w:val="00665626"/>
    <w:rsid w:val="00666D14"/>
    <w:rsid w:val="00672661"/>
    <w:rsid w:val="0067789F"/>
    <w:rsid w:val="0068314A"/>
    <w:rsid w:val="00686F16"/>
    <w:rsid w:val="006928A3"/>
    <w:rsid w:val="00695760"/>
    <w:rsid w:val="006A71D2"/>
    <w:rsid w:val="006B17F3"/>
    <w:rsid w:val="006B1C56"/>
    <w:rsid w:val="006B38D2"/>
    <w:rsid w:val="006B6656"/>
    <w:rsid w:val="006C419F"/>
    <w:rsid w:val="006C5961"/>
    <w:rsid w:val="006D318B"/>
    <w:rsid w:val="006D7158"/>
    <w:rsid w:val="006E0549"/>
    <w:rsid w:val="006E220C"/>
    <w:rsid w:val="006E56DD"/>
    <w:rsid w:val="006E78F0"/>
    <w:rsid w:val="007006F1"/>
    <w:rsid w:val="007037E8"/>
    <w:rsid w:val="00707D0C"/>
    <w:rsid w:val="007105D7"/>
    <w:rsid w:val="00715A9B"/>
    <w:rsid w:val="0072697E"/>
    <w:rsid w:val="00731DE1"/>
    <w:rsid w:val="00737E3B"/>
    <w:rsid w:val="00741698"/>
    <w:rsid w:val="007543C5"/>
    <w:rsid w:val="00762612"/>
    <w:rsid w:val="007642E8"/>
    <w:rsid w:val="00773440"/>
    <w:rsid w:val="0077500D"/>
    <w:rsid w:val="007760AC"/>
    <w:rsid w:val="00790D56"/>
    <w:rsid w:val="007A6133"/>
    <w:rsid w:val="007A68F8"/>
    <w:rsid w:val="007B5E46"/>
    <w:rsid w:val="007C0B8C"/>
    <w:rsid w:val="007E4197"/>
    <w:rsid w:val="007F52FA"/>
    <w:rsid w:val="007F7FDA"/>
    <w:rsid w:val="008048CB"/>
    <w:rsid w:val="00805D61"/>
    <w:rsid w:val="0081262F"/>
    <w:rsid w:val="00816FF9"/>
    <w:rsid w:val="00820C66"/>
    <w:rsid w:val="0082174C"/>
    <w:rsid w:val="008227C5"/>
    <w:rsid w:val="00825D1D"/>
    <w:rsid w:val="008444D4"/>
    <w:rsid w:val="00855001"/>
    <w:rsid w:val="00857FA3"/>
    <w:rsid w:val="00862508"/>
    <w:rsid w:val="00865668"/>
    <w:rsid w:val="00865810"/>
    <w:rsid w:val="00865825"/>
    <w:rsid w:val="00871BC9"/>
    <w:rsid w:val="00873305"/>
    <w:rsid w:val="00875D70"/>
    <w:rsid w:val="00876075"/>
    <w:rsid w:val="00883A34"/>
    <w:rsid w:val="00883CE9"/>
    <w:rsid w:val="008861BD"/>
    <w:rsid w:val="00890A90"/>
    <w:rsid w:val="008938A8"/>
    <w:rsid w:val="008948B1"/>
    <w:rsid w:val="00896F29"/>
    <w:rsid w:val="008A00A2"/>
    <w:rsid w:val="008A0148"/>
    <w:rsid w:val="008A08CA"/>
    <w:rsid w:val="008A1C74"/>
    <w:rsid w:val="008A4F66"/>
    <w:rsid w:val="008B5360"/>
    <w:rsid w:val="008B6171"/>
    <w:rsid w:val="008C1826"/>
    <w:rsid w:val="008C352B"/>
    <w:rsid w:val="008D3850"/>
    <w:rsid w:val="008D5D28"/>
    <w:rsid w:val="008E4109"/>
    <w:rsid w:val="008E4B9E"/>
    <w:rsid w:val="008F1029"/>
    <w:rsid w:val="008F37D2"/>
    <w:rsid w:val="009019E7"/>
    <w:rsid w:val="00903F6D"/>
    <w:rsid w:val="00904675"/>
    <w:rsid w:val="009104C2"/>
    <w:rsid w:val="009145F6"/>
    <w:rsid w:val="00922571"/>
    <w:rsid w:val="00922E3E"/>
    <w:rsid w:val="00924A28"/>
    <w:rsid w:val="009379C0"/>
    <w:rsid w:val="00945B45"/>
    <w:rsid w:val="00953FC3"/>
    <w:rsid w:val="009559A7"/>
    <w:rsid w:val="00955D93"/>
    <w:rsid w:val="0095785F"/>
    <w:rsid w:val="00961AF9"/>
    <w:rsid w:val="00961D96"/>
    <w:rsid w:val="00967372"/>
    <w:rsid w:val="00970F88"/>
    <w:rsid w:val="009744C9"/>
    <w:rsid w:val="009807C7"/>
    <w:rsid w:val="009871B2"/>
    <w:rsid w:val="0099301C"/>
    <w:rsid w:val="00996C29"/>
    <w:rsid w:val="009B045D"/>
    <w:rsid w:val="009B13A3"/>
    <w:rsid w:val="009B294E"/>
    <w:rsid w:val="009B2D71"/>
    <w:rsid w:val="009B3ABA"/>
    <w:rsid w:val="009B4C70"/>
    <w:rsid w:val="009B6215"/>
    <w:rsid w:val="009C5119"/>
    <w:rsid w:val="009C6782"/>
    <w:rsid w:val="009D00B6"/>
    <w:rsid w:val="009D23B4"/>
    <w:rsid w:val="009E2E7D"/>
    <w:rsid w:val="009E4064"/>
    <w:rsid w:val="009F06FF"/>
    <w:rsid w:val="009F079E"/>
    <w:rsid w:val="009F1AAC"/>
    <w:rsid w:val="009F5E6F"/>
    <w:rsid w:val="00A02616"/>
    <w:rsid w:val="00A02A71"/>
    <w:rsid w:val="00A06469"/>
    <w:rsid w:val="00A15439"/>
    <w:rsid w:val="00A15467"/>
    <w:rsid w:val="00A169C7"/>
    <w:rsid w:val="00A21746"/>
    <w:rsid w:val="00A223BB"/>
    <w:rsid w:val="00A261E2"/>
    <w:rsid w:val="00A262FD"/>
    <w:rsid w:val="00A32740"/>
    <w:rsid w:val="00A3698B"/>
    <w:rsid w:val="00A4079E"/>
    <w:rsid w:val="00A44CEF"/>
    <w:rsid w:val="00A456B2"/>
    <w:rsid w:val="00A5300B"/>
    <w:rsid w:val="00A53D77"/>
    <w:rsid w:val="00A55788"/>
    <w:rsid w:val="00A603B7"/>
    <w:rsid w:val="00A64495"/>
    <w:rsid w:val="00A65273"/>
    <w:rsid w:val="00A659D8"/>
    <w:rsid w:val="00A65EC1"/>
    <w:rsid w:val="00A75035"/>
    <w:rsid w:val="00A76040"/>
    <w:rsid w:val="00AB1491"/>
    <w:rsid w:val="00AB52B3"/>
    <w:rsid w:val="00AB5831"/>
    <w:rsid w:val="00AB73B8"/>
    <w:rsid w:val="00AC0434"/>
    <w:rsid w:val="00AD509E"/>
    <w:rsid w:val="00AD6912"/>
    <w:rsid w:val="00AE5F1E"/>
    <w:rsid w:val="00AF0A02"/>
    <w:rsid w:val="00AF47F2"/>
    <w:rsid w:val="00AF57F0"/>
    <w:rsid w:val="00AF7A91"/>
    <w:rsid w:val="00B020C7"/>
    <w:rsid w:val="00B11786"/>
    <w:rsid w:val="00B126CF"/>
    <w:rsid w:val="00B203F0"/>
    <w:rsid w:val="00B228A1"/>
    <w:rsid w:val="00B3180A"/>
    <w:rsid w:val="00B41CDD"/>
    <w:rsid w:val="00B45586"/>
    <w:rsid w:val="00B458F9"/>
    <w:rsid w:val="00B600D3"/>
    <w:rsid w:val="00B60ED5"/>
    <w:rsid w:val="00B63E9E"/>
    <w:rsid w:val="00B70D8E"/>
    <w:rsid w:val="00B714A0"/>
    <w:rsid w:val="00B74564"/>
    <w:rsid w:val="00B7552C"/>
    <w:rsid w:val="00B812FF"/>
    <w:rsid w:val="00B8252D"/>
    <w:rsid w:val="00B85CBA"/>
    <w:rsid w:val="00B97796"/>
    <w:rsid w:val="00BA313D"/>
    <w:rsid w:val="00BA4E1A"/>
    <w:rsid w:val="00BC1818"/>
    <w:rsid w:val="00BD2B42"/>
    <w:rsid w:val="00BE0DAD"/>
    <w:rsid w:val="00C10F95"/>
    <w:rsid w:val="00C12AD0"/>
    <w:rsid w:val="00C135A6"/>
    <w:rsid w:val="00C148E4"/>
    <w:rsid w:val="00C1769A"/>
    <w:rsid w:val="00C17F7B"/>
    <w:rsid w:val="00C224EE"/>
    <w:rsid w:val="00C31C7C"/>
    <w:rsid w:val="00C33E03"/>
    <w:rsid w:val="00C40A1D"/>
    <w:rsid w:val="00C5089E"/>
    <w:rsid w:val="00C51E33"/>
    <w:rsid w:val="00C566D0"/>
    <w:rsid w:val="00C57C94"/>
    <w:rsid w:val="00C64319"/>
    <w:rsid w:val="00C7660B"/>
    <w:rsid w:val="00C76EF2"/>
    <w:rsid w:val="00C7748C"/>
    <w:rsid w:val="00C80E81"/>
    <w:rsid w:val="00C81F4C"/>
    <w:rsid w:val="00C8326D"/>
    <w:rsid w:val="00C842F9"/>
    <w:rsid w:val="00C970A2"/>
    <w:rsid w:val="00CA790D"/>
    <w:rsid w:val="00CB4182"/>
    <w:rsid w:val="00CB41F8"/>
    <w:rsid w:val="00CB6115"/>
    <w:rsid w:val="00CC032C"/>
    <w:rsid w:val="00CC1511"/>
    <w:rsid w:val="00CC30B9"/>
    <w:rsid w:val="00CC315E"/>
    <w:rsid w:val="00CC6BB5"/>
    <w:rsid w:val="00CE519F"/>
    <w:rsid w:val="00CE667C"/>
    <w:rsid w:val="00CF0130"/>
    <w:rsid w:val="00CF6585"/>
    <w:rsid w:val="00CF773D"/>
    <w:rsid w:val="00D02B93"/>
    <w:rsid w:val="00D05F69"/>
    <w:rsid w:val="00D0687A"/>
    <w:rsid w:val="00D14529"/>
    <w:rsid w:val="00D1794D"/>
    <w:rsid w:val="00D3347A"/>
    <w:rsid w:val="00D3400A"/>
    <w:rsid w:val="00D377B6"/>
    <w:rsid w:val="00D43EB2"/>
    <w:rsid w:val="00D451D8"/>
    <w:rsid w:val="00D500CD"/>
    <w:rsid w:val="00D57471"/>
    <w:rsid w:val="00D61002"/>
    <w:rsid w:val="00D61A44"/>
    <w:rsid w:val="00D723CC"/>
    <w:rsid w:val="00D76AA4"/>
    <w:rsid w:val="00D857BF"/>
    <w:rsid w:val="00D9136C"/>
    <w:rsid w:val="00D91559"/>
    <w:rsid w:val="00D91DE4"/>
    <w:rsid w:val="00D93B08"/>
    <w:rsid w:val="00D93F5E"/>
    <w:rsid w:val="00DA4FD7"/>
    <w:rsid w:val="00DB3FF5"/>
    <w:rsid w:val="00DC2ECA"/>
    <w:rsid w:val="00DC71EC"/>
    <w:rsid w:val="00DD2674"/>
    <w:rsid w:val="00DD395D"/>
    <w:rsid w:val="00DE1153"/>
    <w:rsid w:val="00DE1184"/>
    <w:rsid w:val="00DF33B5"/>
    <w:rsid w:val="00E04265"/>
    <w:rsid w:val="00E1203D"/>
    <w:rsid w:val="00E13C46"/>
    <w:rsid w:val="00E15447"/>
    <w:rsid w:val="00E2179B"/>
    <w:rsid w:val="00E2321A"/>
    <w:rsid w:val="00E23A67"/>
    <w:rsid w:val="00E25D53"/>
    <w:rsid w:val="00E47110"/>
    <w:rsid w:val="00E5071D"/>
    <w:rsid w:val="00E53882"/>
    <w:rsid w:val="00E56695"/>
    <w:rsid w:val="00E57E1C"/>
    <w:rsid w:val="00E617BB"/>
    <w:rsid w:val="00E629A8"/>
    <w:rsid w:val="00E632E5"/>
    <w:rsid w:val="00E6759F"/>
    <w:rsid w:val="00E7143B"/>
    <w:rsid w:val="00E736F4"/>
    <w:rsid w:val="00E737BF"/>
    <w:rsid w:val="00E8167E"/>
    <w:rsid w:val="00E8231A"/>
    <w:rsid w:val="00E85B3F"/>
    <w:rsid w:val="00EB1486"/>
    <w:rsid w:val="00EB6272"/>
    <w:rsid w:val="00EB7C97"/>
    <w:rsid w:val="00EC3B39"/>
    <w:rsid w:val="00EC6C61"/>
    <w:rsid w:val="00ED477A"/>
    <w:rsid w:val="00ED498C"/>
    <w:rsid w:val="00EE34DD"/>
    <w:rsid w:val="00EE384C"/>
    <w:rsid w:val="00EF15CA"/>
    <w:rsid w:val="00F124E5"/>
    <w:rsid w:val="00F21436"/>
    <w:rsid w:val="00F22FB2"/>
    <w:rsid w:val="00F2482C"/>
    <w:rsid w:val="00F2536A"/>
    <w:rsid w:val="00F26CC7"/>
    <w:rsid w:val="00F27A55"/>
    <w:rsid w:val="00F453F4"/>
    <w:rsid w:val="00F45FE3"/>
    <w:rsid w:val="00F52AF6"/>
    <w:rsid w:val="00F56332"/>
    <w:rsid w:val="00F61267"/>
    <w:rsid w:val="00F64C43"/>
    <w:rsid w:val="00F65B89"/>
    <w:rsid w:val="00F660FF"/>
    <w:rsid w:val="00F66D71"/>
    <w:rsid w:val="00F72A2B"/>
    <w:rsid w:val="00F80FCE"/>
    <w:rsid w:val="00F85066"/>
    <w:rsid w:val="00F87E5B"/>
    <w:rsid w:val="00F87EE7"/>
    <w:rsid w:val="00F9212A"/>
    <w:rsid w:val="00F92EAF"/>
    <w:rsid w:val="00F9309E"/>
    <w:rsid w:val="00F96687"/>
    <w:rsid w:val="00FA6A50"/>
    <w:rsid w:val="00FC4D9B"/>
    <w:rsid w:val="00FD645D"/>
    <w:rsid w:val="00FE04FE"/>
    <w:rsid w:val="00FE3C02"/>
    <w:rsid w:val="00FE4B58"/>
    <w:rsid w:val="00FF4C4F"/>
    <w:rsid w:val="00FF60A6"/>
    <w:rsid w:val="00FF77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9A8FA5"/>
  <w15:chartTrackingRefBased/>
  <w15:docId w15:val="{5F28F51F-166A-487E-8563-0A457FBA0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3B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56D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456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5997"/>
  </w:style>
  <w:style w:type="paragraph" w:customStyle="1" w:styleId="EndNoteBibliographyTitle">
    <w:name w:val="EndNote Bibliography Title"/>
    <w:basedOn w:val="Normal"/>
    <w:link w:val="EndNoteBibliographyTitleChar"/>
    <w:rsid w:val="004464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647F"/>
    <w:rPr>
      <w:rFonts w:ascii="Calibri" w:hAnsi="Calibri" w:cs="Calibri"/>
      <w:noProof/>
    </w:rPr>
  </w:style>
  <w:style w:type="paragraph" w:customStyle="1" w:styleId="EndNoteBibliography">
    <w:name w:val="EndNote Bibliography"/>
    <w:basedOn w:val="Normal"/>
    <w:link w:val="EndNoteBibliographyChar"/>
    <w:rsid w:val="004464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647F"/>
    <w:rPr>
      <w:rFonts w:ascii="Calibri" w:hAnsi="Calibri" w:cs="Calibri"/>
      <w:noProof/>
    </w:rPr>
  </w:style>
  <w:style w:type="character" w:customStyle="1" w:styleId="Heading1Char">
    <w:name w:val="Heading 1 Char"/>
    <w:basedOn w:val="DefaultParagraphFont"/>
    <w:link w:val="Heading1"/>
    <w:uiPriority w:val="9"/>
    <w:rsid w:val="00513B7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13B73"/>
    <w:rPr>
      <w:color w:val="0563C1" w:themeColor="hyperlink"/>
      <w:u w:val="single"/>
    </w:rPr>
  </w:style>
  <w:style w:type="character" w:customStyle="1" w:styleId="UnresolvedMention1">
    <w:name w:val="Unresolved Mention1"/>
    <w:basedOn w:val="DefaultParagraphFont"/>
    <w:uiPriority w:val="99"/>
    <w:semiHidden/>
    <w:unhideWhenUsed/>
    <w:rsid w:val="00513B73"/>
    <w:rPr>
      <w:color w:val="605E5C"/>
      <w:shd w:val="clear" w:color="auto" w:fill="E1DFDD"/>
    </w:rPr>
  </w:style>
  <w:style w:type="paragraph" w:styleId="Header">
    <w:name w:val="header"/>
    <w:basedOn w:val="Normal"/>
    <w:link w:val="HeaderChar"/>
    <w:uiPriority w:val="99"/>
    <w:unhideWhenUsed/>
    <w:rsid w:val="000E1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1F39"/>
  </w:style>
  <w:style w:type="paragraph" w:styleId="Footer">
    <w:name w:val="footer"/>
    <w:basedOn w:val="Normal"/>
    <w:link w:val="FooterChar"/>
    <w:uiPriority w:val="99"/>
    <w:unhideWhenUsed/>
    <w:rsid w:val="000E1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1F39"/>
  </w:style>
  <w:style w:type="character" w:customStyle="1" w:styleId="Heading3Char">
    <w:name w:val="Heading 3 Char"/>
    <w:basedOn w:val="DefaultParagraphFont"/>
    <w:link w:val="Heading3"/>
    <w:uiPriority w:val="9"/>
    <w:rsid w:val="00A456B2"/>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A456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439CF"/>
    <w:rPr>
      <w:b/>
      <w:bCs/>
    </w:rPr>
  </w:style>
  <w:style w:type="character" w:customStyle="1" w:styleId="Heading2Char">
    <w:name w:val="Heading 2 Char"/>
    <w:basedOn w:val="DefaultParagraphFont"/>
    <w:link w:val="Heading2"/>
    <w:uiPriority w:val="9"/>
    <w:rsid w:val="006E56DD"/>
    <w:rPr>
      <w:rFonts w:asciiTheme="majorHAnsi" w:eastAsiaTheme="majorEastAsia" w:hAnsiTheme="majorHAnsi" w:cstheme="majorBidi"/>
      <w:color w:val="2F5496" w:themeColor="accent1" w:themeShade="BF"/>
      <w:sz w:val="26"/>
      <w:szCs w:val="26"/>
    </w:rPr>
  </w:style>
  <w:style w:type="character" w:customStyle="1" w:styleId="katex-mathml">
    <w:name w:val="katex-mathml"/>
    <w:basedOn w:val="DefaultParagraphFont"/>
    <w:rsid w:val="00586D3F"/>
  </w:style>
  <w:style w:type="character" w:customStyle="1" w:styleId="mord">
    <w:name w:val="mord"/>
    <w:basedOn w:val="DefaultParagraphFont"/>
    <w:rsid w:val="00586D3F"/>
  </w:style>
  <w:style w:type="character" w:styleId="Emphasis">
    <w:name w:val="Emphasis"/>
    <w:basedOn w:val="DefaultParagraphFont"/>
    <w:uiPriority w:val="20"/>
    <w:qFormat/>
    <w:rsid w:val="001B4C4B"/>
    <w:rPr>
      <w:i/>
      <w:iCs/>
    </w:rPr>
  </w:style>
  <w:style w:type="table" w:styleId="TableGrid">
    <w:name w:val="Table Grid"/>
    <w:basedOn w:val="TableNormal"/>
    <w:uiPriority w:val="39"/>
    <w:rsid w:val="001B4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83A3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83A34"/>
    <w:rPr>
      <w:rFonts w:ascii="Arial" w:eastAsia="Times New Roman" w:hAnsi="Arial" w:cs="Arial"/>
      <w:vanish/>
      <w:sz w:val="16"/>
      <w:szCs w:val="16"/>
    </w:rPr>
  </w:style>
  <w:style w:type="paragraph" w:customStyle="1" w:styleId="placeholder">
    <w:name w:val="placeholder"/>
    <w:basedOn w:val="Normal"/>
    <w:rsid w:val="00883A34"/>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83A3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83A34"/>
    <w:rPr>
      <w:rFonts w:ascii="Arial" w:eastAsia="Times New Roman" w:hAnsi="Arial" w:cs="Arial"/>
      <w:vanish/>
      <w:sz w:val="16"/>
      <w:szCs w:val="16"/>
    </w:rPr>
  </w:style>
  <w:style w:type="character" w:styleId="FollowedHyperlink">
    <w:name w:val="FollowedHyperlink"/>
    <w:basedOn w:val="DefaultParagraphFont"/>
    <w:uiPriority w:val="99"/>
    <w:semiHidden/>
    <w:unhideWhenUsed/>
    <w:rsid w:val="00AF7A91"/>
    <w:rPr>
      <w:color w:val="954F72" w:themeColor="followedHyperlink"/>
      <w:u w:val="single"/>
    </w:rPr>
  </w:style>
  <w:style w:type="character" w:styleId="PlaceholderText">
    <w:name w:val="Placeholder Text"/>
    <w:basedOn w:val="DefaultParagraphFont"/>
    <w:uiPriority w:val="99"/>
    <w:semiHidden/>
    <w:rsid w:val="005F17D3"/>
    <w:rPr>
      <w:color w:val="666666"/>
    </w:rPr>
  </w:style>
  <w:style w:type="character" w:customStyle="1" w:styleId="label">
    <w:name w:val="label"/>
    <w:basedOn w:val="DefaultParagraphFont"/>
    <w:rsid w:val="002C3B8C"/>
  </w:style>
  <w:style w:type="character" w:styleId="CommentReference">
    <w:name w:val="annotation reference"/>
    <w:basedOn w:val="DefaultParagraphFont"/>
    <w:uiPriority w:val="99"/>
    <w:semiHidden/>
    <w:unhideWhenUsed/>
    <w:rsid w:val="00EE384C"/>
    <w:rPr>
      <w:sz w:val="16"/>
      <w:szCs w:val="16"/>
    </w:rPr>
  </w:style>
  <w:style w:type="paragraph" w:styleId="CommentText">
    <w:name w:val="annotation text"/>
    <w:basedOn w:val="Normal"/>
    <w:link w:val="CommentTextChar"/>
    <w:uiPriority w:val="99"/>
    <w:semiHidden/>
    <w:unhideWhenUsed/>
    <w:rsid w:val="00EE384C"/>
    <w:pPr>
      <w:spacing w:line="240" w:lineRule="auto"/>
    </w:pPr>
    <w:rPr>
      <w:sz w:val="20"/>
      <w:szCs w:val="20"/>
    </w:rPr>
  </w:style>
  <w:style w:type="character" w:customStyle="1" w:styleId="CommentTextChar">
    <w:name w:val="Comment Text Char"/>
    <w:basedOn w:val="DefaultParagraphFont"/>
    <w:link w:val="CommentText"/>
    <w:uiPriority w:val="99"/>
    <w:semiHidden/>
    <w:rsid w:val="00EE384C"/>
    <w:rPr>
      <w:sz w:val="20"/>
      <w:szCs w:val="20"/>
    </w:rPr>
  </w:style>
  <w:style w:type="paragraph" w:styleId="CommentSubject">
    <w:name w:val="annotation subject"/>
    <w:basedOn w:val="CommentText"/>
    <w:next w:val="CommentText"/>
    <w:link w:val="CommentSubjectChar"/>
    <w:uiPriority w:val="99"/>
    <w:semiHidden/>
    <w:unhideWhenUsed/>
    <w:rsid w:val="00EE384C"/>
    <w:rPr>
      <w:b/>
      <w:bCs/>
    </w:rPr>
  </w:style>
  <w:style w:type="character" w:customStyle="1" w:styleId="CommentSubjectChar">
    <w:name w:val="Comment Subject Char"/>
    <w:basedOn w:val="CommentTextChar"/>
    <w:link w:val="CommentSubject"/>
    <w:uiPriority w:val="99"/>
    <w:semiHidden/>
    <w:rsid w:val="00EE384C"/>
    <w:rPr>
      <w:b/>
      <w:bCs/>
      <w:sz w:val="20"/>
      <w:szCs w:val="20"/>
    </w:rPr>
  </w:style>
  <w:style w:type="paragraph" w:styleId="BalloonText">
    <w:name w:val="Balloon Text"/>
    <w:basedOn w:val="Normal"/>
    <w:link w:val="BalloonTextChar"/>
    <w:uiPriority w:val="99"/>
    <w:semiHidden/>
    <w:unhideWhenUsed/>
    <w:rsid w:val="00EE38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84C"/>
    <w:rPr>
      <w:rFonts w:ascii="Segoe UI" w:hAnsi="Segoe UI" w:cs="Segoe UI"/>
      <w:sz w:val="18"/>
      <w:szCs w:val="18"/>
    </w:rPr>
  </w:style>
  <w:style w:type="character" w:styleId="UnresolvedMention">
    <w:name w:val="Unresolved Mention"/>
    <w:basedOn w:val="DefaultParagraphFont"/>
    <w:uiPriority w:val="99"/>
    <w:semiHidden/>
    <w:unhideWhenUsed/>
    <w:rsid w:val="006119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772514">
      <w:bodyDiv w:val="1"/>
      <w:marLeft w:val="0"/>
      <w:marRight w:val="0"/>
      <w:marTop w:val="0"/>
      <w:marBottom w:val="0"/>
      <w:divBdr>
        <w:top w:val="none" w:sz="0" w:space="0" w:color="auto"/>
        <w:left w:val="none" w:sz="0" w:space="0" w:color="auto"/>
        <w:bottom w:val="none" w:sz="0" w:space="0" w:color="auto"/>
        <w:right w:val="none" w:sz="0" w:space="0" w:color="auto"/>
      </w:divBdr>
    </w:div>
    <w:div w:id="561058662">
      <w:bodyDiv w:val="1"/>
      <w:marLeft w:val="0"/>
      <w:marRight w:val="0"/>
      <w:marTop w:val="0"/>
      <w:marBottom w:val="0"/>
      <w:divBdr>
        <w:top w:val="none" w:sz="0" w:space="0" w:color="auto"/>
        <w:left w:val="none" w:sz="0" w:space="0" w:color="auto"/>
        <w:bottom w:val="none" w:sz="0" w:space="0" w:color="auto"/>
        <w:right w:val="none" w:sz="0" w:space="0" w:color="auto"/>
      </w:divBdr>
    </w:div>
    <w:div w:id="610430880">
      <w:bodyDiv w:val="1"/>
      <w:marLeft w:val="0"/>
      <w:marRight w:val="0"/>
      <w:marTop w:val="0"/>
      <w:marBottom w:val="0"/>
      <w:divBdr>
        <w:top w:val="none" w:sz="0" w:space="0" w:color="auto"/>
        <w:left w:val="none" w:sz="0" w:space="0" w:color="auto"/>
        <w:bottom w:val="none" w:sz="0" w:space="0" w:color="auto"/>
        <w:right w:val="none" w:sz="0" w:space="0" w:color="auto"/>
      </w:divBdr>
    </w:div>
    <w:div w:id="746340169">
      <w:bodyDiv w:val="1"/>
      <w:marLeft w:val="0"/>
      <w:marRight w:val="0"/>
      <w:marTop w:val="0"/>
      <w:marBottom w:val="0"/>
      <w:divBdr>
        <w:top w:val="none" w:sz="0" w:space="0" w:color="auto"/>
        <w:left w:val="none" w:sz="0" w:space="0" w:color="auto"/>
        <w:bottom w:val="none" w:sz="0" w:space="0" w:color="auto"/>
        <w:right w:val="none" w:sz="0" w:space="0" w:color="auto"/>
      </w:divBdr>
    </w:div>
    <w:div w:id="846481415">
      <w:bodyDiv w:val="1"/>
      <w:marLeft w:val="0"/>
      <w:marRight w:val="0"/>
      <w:marTop w:val="0"/>
      <w:marBottom w:val="0"/>
      <w:divBdr>
        <w:top w:val="none" w:sz="0" w:space="0" w:color="auto"/>
        <w:left w:val="none" w:sz="0" w:space="0" w:color="auto"/>
        <w:bottom w:val="none" w:sz="0" w:space="0" w:color="auto"/>
        <w:right w:val="none" w:sz="0" w:space="0" w:color="auto"/>
      </w:divBdr>
    </w:div>
    <w:div w:id="859585026">
      <w:bodyDiv w:val="1"/>
      <w:marLeft w:val="0"/>
      <w:marRight w:val="0"/>
      <w:marTop w:val="0"/>
      <w:marBottom w:val="0"/>
      <w:divBdr>
        <w:top w:val="none" w:sz="0" w:space="0" w:color="auto"/>
        <w:left w:val="none" w:sz="0" w:space="0" w:color="auto"/>
        <w:bottom w:val="none" w:sz="0" w:space="0" w:color="auto"/>
        <w:right w:val="none" w:sz="0" w:space="0" w:color="auto"/>
      </w:divBdr>
    </w:div>
    <w:div w:id="879585145">
      <w:bodyDiv w:val="1"/>
      <w:marLeft w:val="0"/>
      <w:marRight w:val="0"/>
      <w:marTop w:val="0"/>
      <w:marBottom w:val="0"/>
      <w:divBdr>
        <w:top w:val="none" w:sz="0" w:space="0" w:color="auto"/>
        <w:left w:val="none" w:sz="0" w:space="0" w:color="auto"/>
        <w:bottom w:val="none" w:sz="0" w:space="0" w:color="auto"/>
        <w:right w:val="none" w:sz="0" w:space="0" w:color="auto"/>
      </w:divBdr>
    </w:div>
    <w:div w:id="889683560">
      <w:bodyDiv w:val="1"/>
      <w:marLeft w:val="0"/>
      <w:marRight w:val="0"/>
      <w:marTop w:val="0"/>
      <w:marBottom w:val="0"/>
      <w:divBdr>
        <w:top w:val="none" w:sz="0" w:space="0" w:color="auto"/>
        <w:left w:val="none" w:sz="0" w:space="0" w:color="auto"/>
        <w:bottom w:val="none" w:sz="0" w:space="0" w:color="auto"/>
        <w:right w:val="none" w:sz="0" w:space="0" w:color="auto"/>
      </w:divBdr>
    </w:div>
    <w:div w:id="985204250">
      <w:bodyDiv w:val="1"/>
      <w:marLeft w:val="0"/>
      <w:marRight w:val="0"/>
      <w:marTop w:val="0"/>
      <w:marBottom w:val="0"/>
      <w:divBdr>
        <w:top w:val="none" w:sz="0" w:space="0" w:color="auto"/>
        <w:left w:val="none" w:sz="0" w:space="0" w:color="auto"/>
        <w:bottom w:val="none" w:sz="0" w:space="0" w:color="auto"/>
        <w:right w:val="none" w:sz="0" w:space="0" w:color="auto"/>
      </w:divBdr>
    </w:div>
    <w:div w:id="1225799132">
      <w:bodyDiv w:val="1"/>
      <w:marLeft w:val="0"/>
      <w:marRight w:val="0"/>
      <w:marTop w:val="0"/>
      <w:marBottom w:val="0"/>
      <w:divBdr>
        <w:top w:val="none" w:sz="0" w:space="0" w:color="auto"/>
        <w:left w:val="none" w:sz="0" w:space="0" w:color="auto"/>
        <w:bottom w:val="none" w:sz="0" w:space="0" w:color="auto"/>
        <w:right w:val="none" w:sz="0" w:space="0" w:color="auto"/>
      </w:divBdr>
      <w:divsChild>
        <w:div w:id="1703238354">
          <w:marLeft w:val="0"/>
          <w:marRight w:val="0"/>
          <w:marTop w:val="0"/>
          <w:marBottom w:val="0"/>
          <w:divBdr>
            <w:top w:val="none" w:sz="0" w:space="0" w:color="auto"/>
            <w:left w:val="none" w:sz="0" w:space="0" w:color="auto"/>
            <w:bottom w:val="none" w:sz="0" w:space="0" w:color="auto"/>
            <w:right w:val="none" w:sz="0" w:space="0" w:color="auto"/>
          </w:divBdr>
          <w:divsChild>
            <w:div w:id="209420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812726">
      <w:bodyDiv w:val="1"/>
      <w:marLeft w:val="0"/>
      <w:marRight w:val="0"/>
      <w:marTop w:val="0"/>
      <w:marBottom w:val="0"/>
      <w:divBdr>
        <w:top w:val="none" w:sz="0" w:space="0" w:color="auto"/>
        <w:left w:val="none" w:sz="0" w:space="0" w:color="auto"/>
        <w:bottom w:val="none" w:sz="0" w:space="0" w:color="auto"/>
        <w:right w:val="none" w:sz="0" w:space="0" w:color="auto"/>
      </w:divBdr>
    </w:div>
    <w:div w:id="1403334571">
      <w:bodyDiv w:val="1"/>
      <w:marLeft w:val="0"/>
      <w:marRight w:val="0"/>
      <w:marTop w:val="0"/>
      <w:marBottom w:val="0"/>
      <w:divBdr>
        <w:top w:val="none" w:sz="0" w:space="0" w:color="auto"/>
        <w:left w:val="none" w:sz="0" w:space="0" w:color="auto"/>
        <w:bottom w:val="none" w:sz="0" w:space="0" w:color="auto"/>
        <w:right w:val="none" w:sz="0" w:space="0" w:color="auto"/>
      </w:divBdr>
    </w:div>
    <w:div w:id="1421758950">
      <w:bodyDiv w:val="1"/>
      <w:marLeft w:val="0"/>
      <w:marRight w:val="0"/>
      <w:marTop w:val="0"/>
      <w:marBottom w:val="0"/>
      <w:divBdr>
        <w:top w:val="none" w:sz="0" w:space="0" w:color="auto"/>
        <w:left w:val="none" w:sz="0" w:space="0" w:color="auto"/>
        <w:bottom w:val="none" w:sz="0" w:space="0" w:color="auto"/>
        <w:right w:val="none" w:sz="0" w:space="0" w:color="auto"/>
      </w:divBdr>
    </w:div>
    <w:div w:id="1460805907">
      <w:bodyDiv w:val="1"/>
      <w:marLeft w:val="0"/>
      <w:marRight w:val="0"/>
      <w:marTop w:val="0"/>
      <w:marBottom w:val="0"/>
      <w:divBdr>
        <w:top w:val="none" w:sz="0" w:space="0" w:color="auto"/>
        <w:left w:val="none" w:sz="0" w:space="0" w:color="auto"/>
        <w:bottom w:val="none" w:sz="0" w:space="0" w:color="auto"/>
        <w:right w:val="none" w:sz="0" w:space="0" w:color="auto"/>
      </w:divBdr>
    </w:div>
    <w:div w:id="1465197989">
      <w:bodyDiv w:val="1"/>
      <w:marLeft w:val="0"/>
      <w:marRight w:val="0"/>
      <w:marTop w:val="0"/>
      <w:marBottom w:val="0"/>
      <w:divBdr>
        <w:top w:val="none" w:sz="0" w:space="0" w:color="auto"/>
        <w:left w:val="none" w:sz="0" w:space="0" w:color="auto"/>
        <w:bottom w:val="none" w:sz="0" w:space="0" w:color="auto"/>
        <w:right w:val="none" w:sz="0" w:space="0" w:color="auto"/>
      </w:divBdr>
    </w:div>
    <w:div w:id="1481457541">
      <w:bodyDiv w:val="1"/>
      <w:marLeft w:val="0"/>
      <w:marRight w:val="0"/>
      <w:marTop w:val="0"/>
      <w:marBottom w:val="0"/>
      <w:divBdr>
        <w:top w:val="none" w:sz="0" w:space="0" w:color="auto"/>
        <w:left w:val="none" w:sz="0" w:space="0" w:color="auto"/>
        <w:bottom w:val="none" w:sz="0" w:space="0" w:color="auto"/>
        <w:right w:val="none" w:sz="0" w:space="0" w:color="auto"/>
      </w:divBdr>
    </w:div>
    <w:div w:id="1691376115">
      <w:bodyDiv w:val="1"/>
      <w:marLeft w:val="0"/>
      <w:marRight w:val="0"/>
      <w:marTop w:val="0"/>
      <w:marBottom w:val="0"/>
      <w:divBdr>
        <w:top w:val="none" w:sz="0" w:space="0" w:color="auto"/>
        <w:left w:val="none" w:sz="0" w:space="0" w:color="auto"/>
        <w:bottom w:val="none" w:sz="0" w:space="0" w:color="auto"/>
        <w:right w:val="none" w:sz="0" w:space="0" w:color="auto"/>
      </w:divBdr>
    </w:div>
    <w:div w:id="1740905773">
      <w:bodyDiv w:val="1"/>
      <w:marLeft w:val="0"/>
      <w:marRight w:val="0"/>
      <w:marTop w:val="0"/>
      <w:marBottom w:val="0"/>
      <w:divBdr>
        <w:top w:val="none" w:sz="0" w:space="0" w:color="auto"/>
        <w:left w:val="none" w:sz="0" w:space="0" w:color="auto"/>
        <w:bottom w:val="none" w:sz="0" w:space="0" w:color="auto"/>
        <w:right w:val="none" w:sz="0" w:space="0" w:color="auto"/>
      </w:divBdr>
    </w:div>
    <w:div w:id="1741711012">
      <w:bodyDiv w:val="1"/>
      <w:marLeft w:val="0"/>
      <w:marRight w:val="0"/>
      <w:marTop w:val="0"/>
      <w:marBottom w:val="0"/>
      <w:divBdr>
        <w:top w:val="none" w:sz="0" w:space="0" w:color="auto"/>
        <w:left w:val="none" w:sz="0" w:space="0" w:color="auto"/>
        <w:bottom w:val="none" w:sz="0" w:space="0" w:color="auto"/>
        <w:right w:val="none" w:sz="0" w:space="0" w:color="auto"/>
      </w:divBdr>
    </w:div>
    <w:div w:id="1787656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8F525-B6BB-4888-98D7-63038FC0D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2498</Words>
  <Characters>14243</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hant Singh</dc:creator>
  <cp:keywords/>
  <dc:description/>
  <cp:lastModifiedBy>Sushant Singh</cp:lastModifiedBy>
  <cp:revision>6</cp:revision>
  <dcterms:created xsi:type="dcterms:W3CDTF">2026-06-03T06:21:00Z</dcterms:created>
  <dcterms:modified xsi:type="dcterms:W3CDTF">2026-06-2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3575552bfa4034b3c14e54b54d322f491679e9973a668a314b0aa05958e2a6</vt:lpwstr>
  </property>
</Properties>
</file>